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EA715" w14:textId="77777777" w:rsidR="00706E6E" w:rsidRDefault="0050741D" w:rsidP="0050741D">
      <w:pPr>
        <w:pStyle w:val="Titre1"/>
      </w:pPr>
      <w:r>
        <w:t>Introduction</w:t>
      </w:r>
    </w:p>
    <w:p w14:paraId="26DCBB54" w14:textId="77777777" w:rsidR="00E92E9B" w:rsidRPr="00E92E9B" w:rsidRDefault="00E92E9B" w:rsidP="00E92E9B"/>
    <w:p w14:paraId="7D0B522A" w14:textId="77777777" w:rsidR="00854BA5" w:rsidRDefault="00854BA5" w:rsidP="00854BA5">
      <w:pPr>
        <w:pStyle w:val="Titre2"/>
      </w:pPr>
      <w:r>
        <w:t>Exposition : Le blé dur</w:t>
      </w:r>
    </w:p>
    <w:p w14:paraId="365C0E7E" w14:textId="303E86E7" w:rsidR="00A16682" w:rsidRDefault="00E92E9B" w:rsidP="00E92E9B">
      <w:r>
        <w:t>Le blé dur (</w:t>
      </w:r>
      <w:proofErr w:type="spellStart"/>
      <w:r>
        <w:rPr>
          <w:i/>
        </w:rPr>
        <w:t>Triticum</w:t>
      </w:r>
      <w:proofErr w:type="spellEnd"/>
      <w:r>
        <w:rPr>
          <w:i/>
        </w:rPr>
        <w:t xml:space="preserve"> </w:t>
      </w:r>
      <w:proofErr w:type="spellStart"/>
      <w:r>
        <w:rPr>
          <w:i/>
        </w:rPr>
        <w:t>turgidum</w:t>
      </w:r>
      <w:proofErr w:type="spellEnd"/>
      <w:r>
        <w:t>) est une céréale de la famille des poacées</w:t>
      </w:r>
      <w:r w:rsidR="007D7E44">
        <w:t xml:space="preserve">. L’alimentation humaine est le seul débouché de cette espèce qui </w:t>
      </w:r>
      <w:r>
        <w:t>sert principalement à la fabrication de pâtes et de couscous</w:t>
      </w:r>
      <w:r w:rsidR="007D7E44">
        <w:t>, mais aussi de pain dans certaines régions du monde</w:t>
      </w:r>
      <w:r>
        <w:t>. Sa culture en France remonte aux années</w:t>
      </w:r>
      <w:r w:rsidR="0027617B">
        <w:t xml:space="preserve"> 1950 dans le Sud-Est</w:t>
      </w:r>
      <w:r>
        <w:t xml:space="preserve"> et représente aujourd’hui </w:t>
      </w:r>
      <w:r w:rsidR="00A16682">
        <w:t>300 000</w:t>
      </w:r>
      <w:r>
        <w:t xml:space="preserve"> ha</w:t>
      </w:r>
      <w:r w:rsidR="00A16682">
        <w:t xml:space="preserve"> répartis sur 24 000 exploitations,</w:t>
      </w:r>
      <w:r>
        <w:t xml:space="preserve"> </w:t>
      </w:r>
      <w:r w:rsidR="00A16682">
        <w:t xml:space="preserve">ce qui représente 4% de la surface céréalière. Chaque année, 1.8 Mt sont produites ce qui représente 3% de la production céréalière, faisant du blé dur la quatrième céréale de France. </w:t>
      </w:r>
      <w:r>
        <w:t>Les principaux bassins de production sont</w:t>
      </w:r>
      <w:r w:rsidR="0027617B">
        <w:t xml:space="preserve"> le Sud-Est où il représente 80% des surfaces de céréales, le Sud-Ouest, l’Ouest et le Centre.</w:t>
      </w:r>
      <w:r>
        <w:t xml:space="preserve"> </w:t>
      </w:r>
      <w:r w:rsidR="00A16682">
        <w:t xml:space="preserve">A l’échelle mondiale, la production Française représente 5% de la production totale, les principaux producteurs étant le Canada et l’Italie. </w:t>
      </w:r>
      <w:r w:rsidR="008B2DA4" w:rsidRPr="008B2DA4">
        <w:t>Le blé dur est une céréale de printemps adaptée à des climats plutôt chauds et secs. Il se sème principalement à l’automne, a des graines peu dormantes, des besoins de vernalisations quasiment nuls, et</w:t>
      </w:r>
      <w:r w:rsidR="00EB4247">
        <w:t xml:space="preserve"> supporte mal le froid hivernal</w:t>
      </w:r>
      <w:r w:rsidR="008B2DA4" w:rsidRPr="008B2DA4">
        <w:t xml:space="preserve"> </w:t>
      </w:r>
      <w:r w:rsidR="006B29CB">
        <w:fldChar w:fldCharType="begin"/>
      </w:r>
      <w:r w:rsidR="006B29CB">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006B29CB">
        <w:fldChar w:fldCharType="separate"/>
      </w:r>
      <w:r w:rsidR="006B29CB" w:rsidRPr="006B29CB">
        <w:rPr>
          <w:rFonts w:ascii="Calibri" w:hAnsi="Calibri" w:cs="Calibri"/>
          <w:szCs w:val="24"/>
        </w:rPr>
        <w:t>(GIE Blé dur, 2017)</w:t>
      </w:r>
      <w:r w:rsidR="006B29CB">
        <w:fldChar w:fldCharType="end"/>
      </w:r>
      <w:r w:rsidR="006B29CB">
        <w:t>.</w:t>
      </w:r>
    </w:p>
    <w:p w14:paraId="04A4CDB8" w14:textId="77777777" w:rsidR="00B03654" w:rsidRPr="00B03654" w:rsidRDefault="00B03654" w:rsidP="00E92E9B">
      <w:r>
        <w:t xml:space="preserve">Le blé dur serait le résultat de la sélection à partir de </w:t>
      </w:r>
      <w:proofErr w:type="spellStart"/>
      <w:r>
        <w:rPr>
          <w:i/>
        </w:rPr>
        <w:t>Triticum</w:t>
      </w:r>
      <w:proofErr w:type="spellEnd"/>
      <w:r>
        <w:rPr>
          <w:i/>
        </w:rPr>
        <w:t xml:space="preserve"> </w:t>
      </w:r>
      <w:proofErr w:type="spellStart"/>
      <w:r>
        <w:rPr>
          <w:i/>
        </w:rPr>
        <w:t>dicoccum</w:t>
      </w:r>
      <w:proofErr w:type="spellEnd"/>
      <w:r>
        <w:t xml:space="preserve">, lui-même issu de la domestication de </w:t>
      </w:r>
      <w:proofErr w:type="spellStart"/>
      <w:r>
        <w:rPr>
          <w:i/>
        </w:rPr>
        <w:t>Triticum</w:t>
      </w:r>
      <w:proofErr w:type="spellEnd"/>
      <w:r>
        <w:rPr>
          <w:i/>
        </w:rPr>
        <w:t xml:space="preserve"> </w:t>
      </w:r>
      <w:proofErr w:type="spellStart"/>
      <w:r>
        <w:rPr>
          <w:i/>
        </w:rPr>
        <w:t>dicoccoides</w:t>
      </w:r>
      <w:proofErr w:type="spellEnd"/>
      <w:r>
        <w:t>, une espèce apparue suite à un événement d’</w:t>
      </w:r>
      <w:proofErr w:type="spellStart"/>
      <w:r>
        <w:t>allopolyploïdisation</w:t>
      </w:r>
      <w:proofErr w:type="spellEnd"/>
      <w:r>
        <w:t xml:space="preserve"> entre </w:t>
      </w:r>
      <w:proofErr w:type="spellStart"/>
      <w:r>
        <w:rPr>
          <w:i/>
        </w:rPr>
        <w:t>Triticum</w:t>
      </w:r>
      <w:proofErr w:type="spellEnd"/>
      <w:r>
        <w:rPr>
          <w:i/>
        </w:rPr>
        <w:t xml:space="preserve"> </w:t>
      </w:r>
      <w:proofErr w:type="spellStart"/>
      <w:r>
        <w:rPr>
          <w:i/>
        </w:rPr>
        <w:t>uratu</w:t>
      </w:r>
      <w:proofErr w:type="spellEnd"/>
      <w:r>
        <w:t xml:space="preserve"> et une espèce inconnue probablement proche de </w:t>
      </w:r>
      <w:r w:rsidRPr="00B03654">
        <w:rPr>
          <w:i/>
        </w:rPr>
        <w:t xml:space="preserve">Aegilops </w:t>
      </w:r>
      <w:proofErr w:type="spellStart"/>
      <w:r w:rsidRPr="00B03654">
        <w:rPr>
          <w:i/>
        </w:rPr>
        <w:t>speltoides</w:t>
      </w:r>
      <w:proofErr w:type="spellEnd"/>
      <w:r>
        <w:t>.</w:t>
      </w:r>
      <w:r w:rsidR="00963A08">
        <w:t xml:space="preserve"> Cet événement d’</w:t>
      </w:r>
      <w:proofErr w:type="spellStart"/>
      <w:r w:rsidR="00963A08">
        <w:t>allopolyploïdisation</w:t>
      </w:r>
      <w:proofErr w:type="spellEnd"/>
      <w:r w:rsidR="00963A08">
        <w:t xml:space="preserve"> entre deux espèces diploïdes se serait produit entre -500 000 et -150 000 ans. Le génome du blé dur est donc tétraploïde et comporte 7 tétrades, soit 28 chromosomes en tout. La forme non sélectionnée du blé dur (</w:t>
      </w:r>
      <w:r w:rsidR="00963A08">
        <w:rPr>
          <w:i/>
        </w:rPr>
        <w:t xml:space="preserve">T. </w:t>
      </w:r>
      <w:proofErr w:type="spellStart"/>
      <w:r w:rsidR="00963A08">
        <w:rPr>
          <w:i/>
        </w:rPr>
        <w:t>dicoccum</w:t>
      </w:r>
      <w:proofErr w:type="spellEnd"/>
      <w:r w:rsidR="00963A08">
        <w:t>) aurait donné naissance au blé tendre par un deuxième événement d’</w:t>
      </w:r>
      <w:proofErr w:type="spellStart"/>
      <w:r w:rsidR="00963A08">
        <w:t>allopolyploïdisation</w:t>
      </w:r>
      <w:proofErr w:type="spellEnd"/>
      <w:r w:rsidR="00963A08">
        <w:t xml:space="preserve"> avec </w:t>
      </w:r>
      <w:r w:rsidR="00963A08">
        <w:rPr>
          <w:i/>
        </w:rPr>
        <w:t xml:space="preserve">T. </w:t>
      </w:r>
      <w:proofErr w:type="spellStart"/>
      <w:r w:rsidR="00963A08">
        <w:rPr>
          <w:i/>
        </w:rPr>
        <w:t>tauschii</w:t>
      </w:r>
      <w:proofErr w:type="spellEnd"/>
      <w:r w:rsidR="00963A08">
        <w:rPr>
          <w:i/>
        </w:rPr>
        <w:t xml:space="preserve"> </w:t>
      </w:r>
      <w:r w:rsidR="00EB4247">
        <w:t>il y a à peu près 10 000 ans</w:t>
      </w:r>
      <w:r w:rsidR="0086321B">
        <w:t xml:space="preserve">. </w:t>
      </w:r>
      <w:r w:rsidR="0086321B" w:rsidRPr="0086321B">
        <w:t>Le blé serait une des premières céréales cultivée dans le croissant fertile au moment de la révolution néolithique</w:t>
      </w:r>
      <w:r w:rsidR="00963A08">
        <w:t xml:space="preserve"> </w:t>
      </w:r>
      <w:r w:rsidR="00EB4247">
        <w:fldChar w:fldCharType="begin"/>
      </w:r>
      <w:r w:rsidR="00EB4247">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00EB4247">
        <w:fldChar w:fldCharType="separate"/>
      </w:r>
      <w:r w:rsidR="00EB4247" w:rsidRPr="00EB4247">
        <w:rPr>
          <w:rFonts w:ascii="Calibri" w:hAnsi="Calibri" w:cs="Calibri"/>
        </w:rPr>
        <w:t>(Charmet, 2011)</w:t>
      </w:r>
      <w:r w:rsidR="00EB4247">
        <w:fldChar w:fldCharType="end"/>
      </w:r>
      <w:r w:rsidR="00EB4247">
        <w:t>.</w:t>
      </w:r>
    </w:p>
    <w:p w14:paraId="4174CC6F" w14:textId="77777777" w:rsidR="00E92E9B" w:rsidRPr="00E92E9B" w:rsidRDefault="00E92E9B" w:rsidP="00E92E9B"/>
    <w:p w14:paraId="38D387D4" w14:textId="77777777" w:rsidR="00704E53" w:rsidRDefault="00854BA5" w:rsidP="0050741D">
      <w:pPr>
        <w:pStyle w:val="Titre2"/>
      </w:pPr>
      <w:r>
        <w:t>Elément perturbateur : le changement climatique</w:t>
      </w:r>
    </w:p>
    <w:p w14:paraId="260EB120" w14:textId="20E2D28B" w:rsidR="00854BA5" w:rsidRDefault="008D45FB" w:rsidP="00706E6E">
      <w:r>
        <w:t xml:space="preserve">Le changement climatique impacte déjà l’agriculture, et ses effets </w:t>
      </w:r>
      <w:r w:rsidR="00485286">
        <w:t>vont s’accentuer dans le futur</w:t>
      </w:r>
      <w:r w:rsidR="007273D8">
        <w:t xml:space="preserve">. </w:t>
      </w:r>
      <w:r w:rsidR="0060602D">
        <w:t>Pour le blé, certaines simulations prédis</w:t>
      </w:r>
      <w:r w:rsidR="00583956">
        <w:t>ent une baisse de rendement de 3 à 10</w:t>
      </w:r>
      <w:r w:rsidR="0060602D">
        <w:t xml:space="preserve">% par degré d’augmentation de la température </w:t>
      </w:r>
      <w:r w:rsidR="0060602D">
        <w:fldChar w:fldCharType="begin"/>
      </w:r>
      <w:r w:rsidR="00583956">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0060602D">
        <w:fldChar w:fldCharType="separate"/>
      </w:r>
      <w:r w:rsidR="00583956" w:rsidRPr="00583956">
        <w:rPr>
          <w:rFonts w:ascii="Calibri" w:hAnsi="Calibri" w:cs="Calibri"/>
        </w:rPr>
        <w:t>(Asseng et al., 2015; Wang et al., 2018)</w:t>
      </w:r>
      <w:r w:rsidR="0060602D">
        <w:fldChar w:fldCharType="end"/>
      </w:r>
      <w:r w:rsidR="00410398">
        <w:t>.</w:t>
      </w:r>
      <w:r w:rsidR="0060602D">
        <w:t xml:space="preserve"> </w:t>
      </w:r>
      <w:r w:rsidR="00410398">
        <w:t>Il se peut qu’au cours du siècle, les</w:t>
      </w:r>
      <w:r w:rsidR="00991801">
        <w:t xml:space="preserve"> rendement</w:t>
      </w:r>
      <w:r w:rsidR="00410398">
        <w:t xml:space="preserve"> en France baissent de</w:t>
      </w:r>
      <w:r w:rsidR="00991801">
        <w:t xml:space="preserve"> </w:t>
      </w:r>
      <w:r w:rsidR="00410398">
        <w:t xml:space="preserve">14 à 17% </w:t>
      </w:r>
      <w:r w:rsidR="00410398">
        <w:fldChar w:fldCharType="begin"/>
      </w:r>
      <w:r w:rsidR="00410398">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00410398">
        <w:fldChar w:fldCharType="separate"/>
      </w:r>
      <w:r w:rsidR="00410398" w:rsidRPr="00410398">
        <w:rPr>
          <w:rFonts w:ascii="Calibri" w:hAnsi="Calibri" w:cs="Calibri"/>
        </w:rPr>
        <w:t>(Wang et al., 2018)</w:t>
      </w:r>
      <w:r w:rsidR="00410398">
        <w:fldChar w:fldCharType="end"/>
      </w:r>
      <w:r w:rsidR="00410398">
        <w:t xml:space="preserve">, et les rendements en zone non irriguée </w:t>
      </w:r>
      <w:r w:rsidR="00EA2E1B">
        <w:t xml:space="preserve">pourraient </w:t>
      </w:r>
      <w:r w:rsidR="00410398">
        <w:t>baisse</w:t>
      </w:r>
      <w:r w:rsidR="00EA2E1B">
        <w:t>r</w:t>
      </w:r>
      <w:r w:rsidR="00410398">
        <w:t xml:space="preserve"> </w:t>
      </w:r>
      <w:r w:rsidR="00991801">
        <w:t xml:space="preserve">de 9 à 30% </w:t>
      </w:r>
      <w:r w:rsidR="00991801">
        <w:fldChar w:fldCharType="begin"/>
      </w:r>
      <w:r w:rsidR="00991801">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w:instrText>
      </w:r>
      <w:r w:rsidR="00991801">
        <w:rPr>
          <w:rFonts w:ascii="Cambria Math" w:hAnsi="Cambria Math" w:cs="Cambria Math"/>
        </w:rPr>
        <w:instrText>℃</w:instrText>
      </w:r>
      <w:r w:rsidR="00991801">
        <w:instrText xml:space="preserve">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00991801">
        <w:fldChar w:fldCharType="separate"/>
      </w:r>
      <w:r w:rsidR="00991801" w:rsidRPr="00991801">
        <w:rPr>
          <w:rFonts w:ascii="Calibri" w:hAnsi="Calibri" w:cs="Calibri"/>
        </w:rPr>
        <w:t>(Ishaque et al., 2023)</w:t>
      </w:r>
      <w:r w:rsidR="00991801">
        <w:fldChar w:fldCharType="end"/>
      </w:r>
      <w:r w:rsidR="003A2A5C">
        <w:t>.</w:t>
      </w:r>
      <w:r w:rsidR="00650349">
        <w:t xml:space="preserve"> </w:t>
      </w:r>
      <w:r w:rsidR="003A2A5C">
        <w:t>D</w:t>
      </w:r>
      <w:r w:rsidR="0060602D">
        <w:t>’autres prédisent des diminutions ou des augmentations du rendement en fonction de la zone de production</w:t>
      </w:r>
      <w:r w:rsidR="00EC7C5E">
        <w:t xml:space="preserve"> en insistant sur le caractère incertain et variable des rendements futurs</w:t>
      </w:r>
      <w:r w:rsidR="0060602D">
        <w:t xml:space="preserve"> </w:t>
      </w:r>
      <w:r w:rsidR="0060602D">
        <w:fldChar w:fldCharType="begin"/>
      </w:r>
      <w:r w:rsidR="0060602D">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0060602D">
        <w:fldChar w:fldCharType="separate"/>
      </w:r>
      <w:r w:rsidR="0060602D" w:rsidRPr="0060602D">
        <w:rPr>
          <w:rFonts w:ascii="Calibri" w:hAnsi="Calibri" w:cs="Calibri"/>
        </w:rPr>
        <w:t>(Wilcox and Makowski, 2014)</w:t>
      </w:r>
      <w:r w:rsidR="0060602D">
        <w:fldChar w:fldCharType="end"/>
      </w:r>
      <w:r w:rsidR="0060602D">
        <w:t xml:space="preserve">. </w:t>
      </w:r>
      <w:r w:rsidR="00A45549">
        <w:t>Des</w:t>
      </w:r>
      <w:r w:rsidR="00EC7C5E">
        <w:t xml:space="preserve"> simulations sur l’impact des maladies du le blé montrent </w:t>
      </w:r>
      <w:r w:rsidR="00A45549">
        <w:t xml:space="preserve">aussi </w:t>
      </w:r>
      <w:r w:rsidR="00EC7C5E">
        <w:t xml:space="preserve">des effets bénéfiques ou néfastes du changement climatique selon le pathogène et la zone géographique </w:t>
      </w:r>
      <w:r w:rsidR="00EC7C5E">
        <w:fldChar w:fldCharType="begin"/>
      </w:r>
      <w:r w:rsidR="00EC7C5E">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00EC7C5E">
        <w:fldChar w:fldCharType="separate"/>
      </w:r>
      <w:r w:rsidR="00EC7C5E" w:rsidRPr="00EC7C5E">
        <w:rPr>
          <w:rFonts w:ascii="Calibri" w:hAnsi="Calibri" w:cs="Calibri"/>
        </w:rPr>
        <w:t>(Juroszek and von Tiedemann, 2013)</w:t>
      </w:r>
      <w:r w:rsidR="00EC7C5E">
        <w:fldChar w:fldCharType="end"/>
      </w:r>
      <w:r w:rsidR="00A45549">
        <w:t>, et il semble également que la qualité des grains</w:t>
      </w:r>
      <w:r w:rsidR="002D0972">
        <w:t xml:space="preserve"> et leur valeur nutritionnelle</w:t>
      </w:r>
      <w:r w:rsidR="00A45549">
        <w:t xml:space="preserve"> puissent être détériorée </w:t>
      </w:r>
      <w:r w:rsidR="00A45549">
        <w:fldChar w:fldCharType="begin"/>
      </w:r>
      <w:r w:rsidR="002D097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00A45549">
        <w:fldChar w:fldCharType="separate"/>
      </w:r>
      <w:r w:rsidR="002D0972" w:rsidRPr="002D0972">
        <w:rPr>
          <w:rFonts w:ascii="Calibri" w:hAnsi="Calibri" w:cs="Calibri"/>
        </w:rPr>
        <w:t>(Wang et al., 2018; Zahra et al., 2023)</w:t>
      </w:r>
      <w:r w:rsidR="00A45549">
        <w:fldChar w:fldCharType="end"/>
      </w:r>
      <w:r w:rsidR="00EC7C5E">
        <w:t xml:space="preserve">. </w:t>
      </w:r>
      <w:r w:rsidR="002E75A9">
        <w:t xml:space="preserve">En couplant </w:t>
      </w:r>
      <w:r w:rsidR="00A44D6E">
        <w:t xml:space="preserve">tout </w:t>
      </w:r>
      <w:r w:rsidR="002E75A9">
        <w:t xml:space="preserve">cela </w:t>
      </w:r>
      <w:r w:rsidR="00A44D6E">
        <w:t>à la croissance de la population</w:t>
      </w:r>
      <w:r w:rsidR="002E75A9">
        <w:t>, il se p</w:t>
      </w:r>
      <w:r w:rsidR="00A44D6E">
        <w:t>eut que le blé devienne une denrée de plus en plus chère et rare</w:t>
      </w:r>
      <w:r w:rsidR="001E2666">
        <w:t xml:space="preserve"> menaçant en priorité la sécurité et la sureté alimentaire des plus pauvres</w:t>
      </w:r>
      <w:r w:rsidR="00A44D6E">
        <w:t xml:space="preserve"> </w:t>
      </w:r>
      <w:r w:rsidR="00A44D6E">
        <w:fldChar w:fldCharType="begin"/>
      </w:r>
      <w:r w:rsidR="00A44D6E">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00A44D6E">
        <w:fldChar w:fldCharType="separate"/>
      </w:r>
      <w:r w:rsidR="00A44D6E" w:rsidRPr="00A44D6E">
        <w:rPr>
          <w:rFonts w:ascii="Calibri" w:hAnsi="Calibri" w:cs="Calibri"/>
        </w:rPr>
        <w:t>(Wang et al., 2018)</w:t>
      </w:r>
      <w:r w:rsidR="00A44D6E">
        <w:fldChar w:fldCharType="end"/>
      </w:r>
      <w:r w:rsidR="00A44D6E">
        <w:t>.</w:t>
      </w:r>
    </w:p>
    <w:p w14:paraId="1CADDBB0" w14:textId="77777777" w:rsidR="001E2EA4" w:rsidRDefault="00147687" w:rsidP="00E75F16">
      <w:r w:rsidRPr="00147687">
        <w:t>De plus, p</w:t>
      </w:r>
      <w:r w:rsidR="000A611C" w:rsidRPr="00147687">
        <w:t xml:space="preserve">our s’assurer un revenu dans des conditions de productions qui se dégradent à cause du changement climatique, les agriculteurs sont souvent contraints de recourir à des pratiques qui les sauvent à court terme, </w:t>
      </w:r>
      <w:r w:rsidR="00E75F16">
        <w:t>mais qui empirent le phénomène. P</w:t>
      </w:r>
      <w:r>
        <w:t xml:space="preserve">ar </w:t>
      </w:r>
      <w:r w:rsidR="000A611C" w:rsidRPr="00147687">
        <w:t>exemple des év</w:t>
      </w:r>
      <w:r w:rsidR="00847FA9">
        <w:t xml:space="preserve">énements de forte pluies fréquents </w:t>
      </w:r>
      <w:r w:rsidR="000A611C" w:rsidRPr="00147687">
        <w:t>qui lessivent l’azote</w:t>
      </w:r>
      <w:r>
        <w:t xml:space="preserve"> </w:t>
      </w:r>
      <w:r w:rsidR="00E75F16">
        <w:t>du sol peuvent contraindre les agriculteurs</w:t>
      </w:r>
      <w:r>
        <w:t xml:space="preserve"> à utiliser plus d’engrais</w:t>
      </w:r>
      <w:r w:rsidR="000A611C" w:rsidRPr="00147687">
        <w:t xml:space="preserve"> </w:t>
      </w:r>
      <w:r w:rsidR="00E75F16">
        <w:t xml:space="preserve">pour s’assurer un revenu dans un marché compétitif </w:t>
      </w:r>
      <w:r w:rsidR="0067098A">
        <w:t xml:space="preserve">qui force à prioriser de forts rendements </w:t>
      </w:r>
      <w:r w:rsidR="00854BA5">
        <w:rPr>
          <w:color w:val="FF0000"/>
        </w:rPr>
        <w:fldChar w:fldCharType="begin"/>
      </w:r>
      <w:r w:rsidR="00854BA5">
        <w:rPr>
          <w:color w:val="FF0000"/>
        </w:rPr>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00854BA5">
        <w:rPr>
          <w:color w:val="FF0000"/>
        </w:rPr>
        <w:fldChar w:fldCharType="separate"/>
      </w:r>
      <w:r w:rsidR="00854BA5" w:rsidRPr="00854BA5">
        <w:rPr>
          <w:rFonts w:ascii="Calibri" w:hAnsi="Calibri" w:cs="Calibri"/>
        </w:rPr>
        <w:t>(Houser and Stuart, 2020)</w:t>
      </w:r>
      <w:r w:rsidR="00854BA5">
        <w:rPr>
          <w:color w:val="FF0000"/>
        </w:rPr>
        <w:fldChar w:fldCharType="end"/>
      </w:r>
      <w:r w:rsidR="00E75F16">
        <w:t xml:space="preserve">. Cela va en contradiction avec les attentes sociétales d’une partie de la population, </w:t>
      </w:r>
      <w:r w:rsidR="00436F61">
        <w:t>espérant</w:t>
      </w:r>
      <w:r w:rsidR="001E2EA4" w:rsidRPr="00E75F16">
        <w:t xml:space="preserve"> une agriculture plus respectueuse de l’environnement et de la santé </w:t>
      </w:r>
      <w:r w:rsidR="001E2EA4" w:rsidRPr="00E75F16">
        <w:fldChar w:fldCharType="begin"/>
      </w:r>
      <w:r w:rsidR="001E2EA4" w:rsidRPr="00E75F16">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001E2EA4" w:rsidRPr="00E75F16">
        <w:fldChar w:fldCharType="separate"/>
      </w:r>
      <w:r w:rsidR="001E2EA4" w:rsidRPr="00E75F16">
        <w:rPr>
          <w:rFonts w:ascii="Calibri" w:hAnsi="Calibri" w:cs="Calibri"/>
          <w:szCs w:val="24"/>
        </w:rPr>
        <w:t>(Andrée et al., 2019)</w:t>
      </w:r>
      <w:r w:rsidR="001E2EA4" w:rsidRPr="00E75F16">
        <w:fldChar w:fldCharType="end"/>
      </w:r>
      <w:r w:rsidR="00E75F16">
        <w:t>.</w:t>
      </w:r>
    </w:p>
    <w:p w14:paraId="54D1B837" w14:textId="6AFC2953" w:rsidR="009E22CB" w:rsidRDefault="009E22CB" w:rsidP="00E75F16">
      <w:pPr>
        <w:rPr>
          <w:color w:val="FF0000"/>
        </w:rPr>
      </w:pPr>
    </w:p>
    <w:p w14:paraId="2EB82758" w14:textId="69CA170F" w:rsidR="0059214A" w:rsidRDefault="0059214A" w:rsidP="0059214A">
      <w:pPr>
        <w:pStyle w:val="Titre2"/>
      </w:pPr>
    </w:p>
    <w:p w14:paraId="08E38E38" w14:textId="77777777" w:rsidR="0059214A" w:rsidRPr="0059214A" w:rsidRDefault="0059214A" w:rsidP="0059214A"/>
    <w:p w14:paraId="79BB0714" w14:textId="170B7C9C" w:rsidR="0059214A" w:rsidRDefault="0059214A" w:rsidP="0059214A">
      <w:pPr>
        <w:pStyle w:val="Titre2"/>
      </w:pPr>
      <w:r>
        <w:lastRenderedPageBreak/>
        <w:t>Notre héro : La diversité et la sélection massale</w:t>
      </w:r>
    </w:p>
    <w:p w14:paraId="66CA4B63" w14:textId="77777777" w:rsidR="0059214A" w:rsidRPr="001E2EA4" w:rsidRDefault="0059214A" w:rsidP="00E75F16">
      <w:pPr>
        <w:rPr>
          <w:color w:val="FF0000"/>
        </w:rPr>
      </w:pPr>
    </w:p>
    <w:p w14:paraId="0C95088D" w14:textId="77777777" w:rsidR="008D45FB" w:rsidRPr="00D82A8D" w:rsidRDefault="007273D8" w:rsidP="00706E6E">
      <w:pPr>
        <w:rPr>
          <w:color w:val="FF0000"/>
        </w:rPr>
      </w:pPr>
      <w:r>
        <w:t>Face à ce constat, il est nécessaire d’adapter l’agriculture et de trouver des moyens pour continuer à produire dans un climat difficile et incertain, tout en réduisant l’impact de nos productions sur l’environnement</w:t>
      </w:r>
      <w:r w:rsidR="00A32E40">
        <w:t xml:space="preserve"> et en rémunérant les agriculteurs</w:t>
      </w:r>
      <w:r>
        <w:t>. Un des levi</w:t>
      </w:r>
      <w:r w:rsidR="004C09EC">
        <w:t>ers mobilisables pour cela est</w:t>
      </w:r>
      <w:r w:rsidR="008B66CB">
        <w:t xml:space="preserve"> la diversité génétique, à la</w:t>
      </w:r>
      <w:r>
        <w:t>quel</w:t>
      </w:r>
      <w:r w:rsidR="006A530B">
        <w:t>le</w:t>
      </w:r>
      <w:r>
        <w:t xml:space="preserve"> on accède à travers la sélection variétale. </w:t>
      </w:r>
    </w:p>
    <w:p w14:paraId="5A4562AD" w14:textId="753448BD" w:rsidR="002A1233" w:rsidRDefault="007273D8" w:rsidP="001E4951">
      <w:r w:rsidRPr="008C070F">
        <w:t>Aujourd’hui, la sélection variétale est</w:t>
      </w:r>
      <w:r w:rsidR="00F70860">
        <w:t xml:space="preserve"> encore</w:t>
      </w:r>
      <w:r w:rsidRPr="008C070F">
        <w:t xml:space="preserve"> dominée par le paradigme </w:t>
      </w:r>
      <w:r w:rsidR="003A2A5C" w:rsidRPr="008C070F">
        <w:t>qui s’est imposé durant</w:t>
      </w:r>
      <w:r w:rsidR="00957861" w:rsidRPr="008C070F">
        <w:t xml:space="preserve"> la ré</w:t>
      </w:r>
      <w:r w:rsidR="003A2A5C" w:rsidRPr="008C070F">
        <w:t>volution verte dans les années 1960</w:t>
      </w:r>
      <w:r w:rsidR="00957861" w:rsidRPr="008C070F">
        <w:t xml:space="preserve">. </w:t>
      </w:r>
      <w:r w:rsidR="00957861">
        <w:t xml:space="preserve">Il s’agit de créer des variétés très performantes dans </w:t>
      </w:r>
      <w:r w:rsidR="00AC2299">
        <w:t>des conditions de cultures très artificialisées (</w:t>
      </w:r>
      <w:r w:rsidR="00957861">
        <w:t xml:space="preserve">utilisation d’engrais et de pesticides), et vouées à être utilisées en </w:t>
      </w:r>
      <w:r w:rsidR="00D82A8D">
        <w:t>monoculture pure</w:t>
      </w:r>
      <w:r w:rsidR="00957861">
        <w:t xml:space="preserve">. Les objectifs de sélection sont souvent orientés vers le rendement et la résistance aux maladies. Ce paradigme est de plus en plus remis en question, en lien avec </w:t>
      </w:r>
      <w:r w:rsidR="00724FDC">
        <w:t>d</w:t>
      </w:r>
      <w:r w:rsidR="00957861">
        <w:t xml:space="preserve">es réflexions </w:t>
      </w:r>
      <w:r w:rsidR="00724FDC">
        <w:t xml:space="preserve">plus </w:t>
      </w:r>
      <w:r w:rsidR="005C4329">
        <w:t xml:space="preserve">globales </w:t>
      </w:r>
      <w:r w:rsidR="00957861">
        <w:t>sur les changements de pratiques nécessaires en agriculture</w:t>
      </w:r>
      <w:r w:rsidR="00F70860">
        <w:t xml:space="preserve"> </w:t>
      </w:r>
      <w:r w:rsidR="00F70860">
        <w:fldChar w:fldCharType="begin"/>
      </w:r>
      <w:r w:rsidR="00F70860">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00F70860">
        <w:fldChar w:fldCharType="separate"/>
      </w:r>
      <w:r w:rsidR="00F70860" w:rsidRPr="00A03AE8">
        <w:rPr>
          <w:rFonts w:ascii="Calibri" w:hAnsi="Calibri" w:cs="Calibri"/>
        </w:rPr>
        <w:t>(Dawson and Goldringer, 2012; Pingali, 2012)</w:t>
      </w:r>
      <w:r w:rsidR="00F70860">
        <w:fldChar w:fldCharType="end"/>
      </w:r>
      <w:r w:rsidR="00957861">
        <w:t xml:space="preserve">. Notamment, la monoculture </w:t>
      </w:r>
      <w:r w:rsidR="005C4329">
        <w:t xml:space="preserve">est critiquée, et les avantages de l’utilisation de la biodiversité intra et inter spécifique est plébiscitée par </w:t>
      </w:r>
      <w:r w:rsidR="001E4951">
        <w:t>certains</w:t>
      </w:r>
      <w:r w:rsidR="005C4329">
        <w:t xml:space="preserve"> chercheurs </w:t>
      </w:r>
      <w:r w:rsidR="005C4329">
        <w:fldChar w:fldCharType="begin"/>
      </w:r>
      <w:r w:rsidR="00F70860">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5C4329">
        <w:fldChar w:fldCharType="separate"/>
      </w:r>
      <w:r w:rsidR="00F70860" w:rsidRPr="00F70860">
        <w:rPr>
          <w:rFonts w:ascii="Calibri" w:hAnsi="Calibri" w:cs="Calibri"/>
        </w:rPr>
        <w:t>(Dawson and Goldringer, 2012)</w:t>
      </w:r>
      <w:r w:rsidR="005C4329">
        <w:fldChar w:fldCharType="end"/>
      </w:r>
      <w:r w:rsidR="005C4329">
        <w:t xml:space="preserve">. </w:t>
      </w:r>
    </w:p>
    <w:p w14:paraId="70FF36E9" w14:textId="71D779F6" w:rsidR="001C6E23" w:rsidRDefault="001C6E23" w:rsidP="001C6E23">
      <w:r w:rsidRPr="001C6E23">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w:t>
      </w:r>
      <w:r w:rsidR="009A7923">
        <w:t xml:space="preserve">L’utilisation de variétés populations permet </w:t>
      </w:r>
      <w:r w:rsidRPr="001C6E23">
        <w:t xml:space="preserve">également la facilitation de l’accès aux </w:t>
      </w:r>
      <w:r w:rsidR="009A7923">
        <w:t>ressources génétique,</w:t>
      </w:r>
      <w:r w:rsidRPr="001C6E23">
        <w:t xml:space="preserve"> </w:t>
      </w:r>
      <w:r w:rsidR="009A7923">
        <w:t>leur conservation in situ, et leur évolution</w:t>
      </w:r>
      <w:r w:rsidRPr="001C6E23">
        <w:t xml:space="preserve"> en fonction de l’environnement. De plus, au-delà des considérations écologiques, ce type de matériel végétal est aussi adapté à une sélection participative, plus locale et maîtrisée par les agriculteurs, qui prend en compte la notion de terroir, des aspects sociaux économiques locaux, l’utilisation finale des grains, et s’inscrit dans un changement plus global des modèles agricoles (Dawson and Goldringer, 2012; </w:t>
      </w:r>
      <w:proofErr w:type="spellStart"/>
      <w:r w:rsidRPr="001C6E23">
        <w:t>Desclaux</w:t>
      </w:r>
      <w:proofErr w:type="spellEnd"/>
      <w:r w:rsidRPr="001C6E23">
        <w:t xml:space="preserve"> et al., 2012).  Néanmoins, l’utilisation de la diversité n’est pas </w:t>
      </w:r>
      <w:r w:rsidR="00EF4C11">
        <w:t xml:space="preserve">encore une solution </w:t>
      </w:r>
      <w:r w:rsidRPr="001C6E23">
        <w:t>viable pour les agriculteurs car des blocages techniques, économiques et réglementaires existent. Parmi les blocages techniques, la méthodologie et les critères de sélection pour l’utilisation de la biodiversité sont encore à étudier.</w:t>
      </w:r>
    </w:p>
    <w:p w14:paraId="726EC395" w14:textId="77777777" w:rsidR="008F5B97" w:rsidRPr="001C6E23" w:rsidRDefault="008F5B97" w:rsidP="001C6E23"/>
    <w:p w14:paraId="09EA718C" w14:textId="56DB3D09" w:rsidR="005C258D" w:rsidRDefault="005C258D" w:rsidP="002A1233">
      <w:r>
        <w:t xml:space="preserve">La sélection massale est une technique de sélection qui s’inscrit dans la démarche de </w:t>
      </w:r>
      <w:r w:rsidR="00085BA5">
        <w:t>diversification au niveau intra spécifique. Elle peut permettre de maintenir et gérer une population, et est adaptée à un mode de sélection participatif</w:t>
      </w:r>
      <w:r w:rsidR="00261014">
        <w:t xml:space="preserve"> ou décentralisé</w:t>
      </w:r>
      <w:r w:rsidR="00085BA5">
        <w:t>. Néanmoins, le progrès que l’on peut en obtenir par unité de temps est plus faible que le progrès réalisable en sélection conventionnelle. Il est donc important de bien cible</w:t>
      </w:r>
      <w:r w:rsidR="00EC7921">
        <w:t>r</w:t>
      </w:r>
      <w:r w:rsidR="00085BA5">
        <w:t xml:space="preserve"> les traits à sélectionner et </w:t>
      </w:r>
      <w:r w:rsidR="00EC7921">
        <w:t>de savoir comment les sélectionner. L’objectif du stage est d’étudier</w:t>
      </w:r>
      <w:r w:rsidR="0012198E">
        <w:t xml:space="preserve"> plusieurs aspects de</w:t>
      </w:r>
      <w:r w:rsidR="00EC7921">
        <w:t xml:space="preserve"> la sélection massale dans une population de blé dur</w:t>
      </w:r>
      <w:r w:rsidR="0012198E">
        <w:t>.</w:t>
      </w:r>
    </w:p>
    <w:p w14:paraId="33C16DDE" w14:textId="1EA0B132" w:rsidR="002953C8" w:rsidRDefault="002953C8" w:rsidP="002A1233"/>
    <w:p w14:paraId="15BA92F3" w14:textId="3D46B679" w:rsidR="002953C8" w:rsidRPr="00EC7921" w:rsidRDefault="002953C8" w:rsidP="002953C8">
      <w:pPr>
        <w:pStyle w:val="Titre2"/>
      </w:pPr>
      <w:r>
        <w:t>La sélection sur la morphologie et le taux de protéines du grain</w:t>
      </w:r>
    </w:p>
    <w:p w14:paraId="0212C6BA" w14:textId="77777777" w:rsidR="000B6BF8" w:rsidRDefault="00C348FD" w:rsidP="00216BD3">
      <w:r>
        <w:t>La</w:t>
      </w:r>
      <w:r w:rsidR="00D524AF">
        <w:t xml:space="preserve"> </w:t>
      </w:r>
      <w:r w:rsidR="00417A8E">
        <w:t>taille</w:t>
      </w:r>
      <w:r w:rsidR="00CC1622">
        <w:t xml:space="preserve"> des grains</w:t>
      </w:r>
      <w:r w:rsidR="00D524AF">
        <w:t xml:space="preserve"> individuels</w:t>
      </w:r>
      <w:r w:rsidR="00CC1622">
        <w:t xml:space="preserve"> et le</w:t>
      </w:r>
      <w:r w:rsidR="002A1233">
        <w:t xml:space="preserve"> poids de mille grains (PMG) </w:t>
      </w:r>
      <w:r w:rsidR="00CC1622">
        <w:t>sont des</w:t>
      </w:r>
      <w:r w:rsidR="002A1233">
        <w:t xml:space="preserve"> trait</w:t>
      </w:r>
      <w:r w:rsidR="00CC1622">
        <w:t>s</w:t>
      </w:r>
      <w:r w:rsidR="002A1233">
        <w:t xml:space="preserve"> importan</w:t>
      </w:r>
      <w:r w:rsidR="00B50F9B">
        <w:t>t</w:t>
      </w:r>
      <w:r w:rsidR="00CC1622">
        <w:t>s</w:t>
      </w:r>
      <w:r w:rsidR="00B50F9B">
        <w:t xml:space="preserve"> de la qualité. </w:t>
      </w:r>
      <w:r w:rsidR="00F70860">
        <w:t xml:space="preserve">En effet, il </w:t>
      </w:r>
      <w:r w:rsidR="00CC1622">
        <w:t>sont</w:t>
      </w:r>
      <w:r w:rsidR="00B50F9B" w:rsidRPr="00F70860">
        <w:t xml:space="preserve"> lié</w:t>
      </w:r>
      <w:r w:rsidR="00CC1622">
        <w:t xml:space="preserve">s au rendement semoulier et à la texture et la couleur de la semoule et des pâtes </w:t>
      </w:r>
      <w:r w:rsidR="00CC1622">
        <w:fldChar w:fldCharType="begin"/>
      </w:r>
      <w:r w:rsidR="00CC1622">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00CC1622">
        <w:fldChar w:fldCharType="separate"/>
      </w:r>
      <w:r w:rsidR="00CC1622" w:rsidRPr="00CC1622">
        <w:rPr>
          <w:rFonts w:ascii="Calibri" w:hAnsi="Calibri" w:cs="Calibri"/>
        </w:rPr>
        <w:t>(Wang and Fu, 2020)</w:t>
      </w:r>
      <w:r w:rsidR="00CC1622">
        <w:fldChar w:fldCharType="end"/>
      </w:r>
      <w:r w:rsidR="00CC1622">
        <w:t>.</w:t>
      </w:r>
      <w:r w:rsidR="00B50F9B" w:rsidRPr="00F70860">
        <w:t xml:space="preserve"> </w:t>
      </w:r>
      <w:r w:rsidR="00CC1622">
        <w:t xml:space="preserve">La </w:t>
      </w:r>
      <w:r w:rsidR="0005524D">
        <w:t>masse individuelle</w:t>
      </w:r>
      <w:r w:rsidR="00CC1622">
        <w:t xml:space="preserve"> des grains</w:t>
      </w:r>
      <w:r w:rsidR="002A1233" w:rsidRPr="00F95B4F">
        <w:t xml:space="preserve"> a aussi une importance sur l’établissement du rendement en cond</w:t>
      </w:r>
      <w:r w:rsidR="005447AC" w:rsidRPr="00F95B4F">
        <w:t>itions de stress thermique post floraison</w:t>
      </w:r>
      <w:r w:rsidR="00F95B4F" w:rsidRPr="00F95B4F">
        <w:t xml:space="preserve"> </w:t>
      </w:r>
      <w:r w:rsidR="00F95B4F" w:rsidRPr="00F95B4F">
        <w:fldChar w:fldCharType="begin"/>
      </w:r>
      <w:r w:rsidR="00F95B4F" w:rsidRPr="00F95B4F">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00F95B4F" w:rsidRPr="00F95B4F">
        <w:fldChar w:fldCharType="separate"/>
      </w:r>
      <w:r w:rsidR="00F95B4F" w:rsidRPr="00F95B4F">
        <w:rPr>
          <w:rFonts w:ascii="Calibri" w:hAnsi="Calibri" w:cs="Calibri"/>
        </w:rPr>
        <w:t>(Sharma et al., 2008)</w:t>
      </w:r>
      <w:r w:rsidR="00F95B4F" w:rsidRPr="00F95B4F">
        <w:fldChar w:fldCharType="end"/>
      </w:r>
      <w:r w:rsidR="0068045D">
        <w:t xml:space="preserve">, et sur la vigueur germinative, ce qui peut impacter </w:t>
      </w:r>
      <w:r w:rsidR="0068045D" w:rsidRPr="0068045D">
        <w:t>indirectement</w:t>
      </w:r>
      <w:r w:rsidR="0068045D">
        <w:t xml:space="preserve"> le rendement </w:t>
      </w:r>
      <w:r w:rsidR="0068045D">
        <w:fldChar w:fldCharType="begin"/>
      </w:r>
      <w:r w:rsidR="0068045D">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0068045D">
        <w:fldChar w:fldCharType="separate"/>
      </w:r>
      <w:r w:rsidR="0068045D" w:rsidRPr="0068045D">
        <w:rPr>
          <w:rFonts w:ascii="Calibri" w:hAnsi="Calibri" w:cs="Calibri"/>
        </w:rPr>
        <w:t>(Finch-Savage and Bassel, 2016)</w:t>
      </w:r>
      <w:r w:rsidR="0068045D">
        <w:fldChar w:fldCharType="end"/>
      </w:r>
      <w:r w:rsidR="002A1233" w:rsidRPr="00F95B4F">
        <w:t xml:space="preserve">. </w:t>
      </w:r>
      <w:r w:rsidR="00092776">
        <w:t xml:space="preserve">C’est donc un trait intéressant à sélectionner dans un contexte d’agriculture </w:t>
      </w:r>
      <w:r w:rsidR="00EB7156">
        <w:t>à bas intrants</w:t>
      </w:r>
      <w:r w:rsidR="00092776">
        <w:t xml:space="preserve"> et de sélection massale car c’est une sélection sur</w:t>
      </w:r>
      <w:r w:rsidR="00270895">
        <w:t xml:space="preserve"> le rendement,</w:t>
      </w:r>
      <w:r w:rsidR="00092776">
        <w:t xml:space="preserve"> la résistance </w:t>
      </w:r>
      <w:r w:rsidR="00607EBE">
        <w:t>à un stress</w:t>
      </w:r>
      <w:r w:rsidR="00092776">
        <w:t xml:space="preserve"> et sur l’utilisation finale des grains. </w:t>
      </w:r>
      <w:r w:rsidR="00CC1622">
        <w:t xml:space="preserve">Il serait donc intéressant de pouvoir sélectionner des populations </w:t>
      </w:r>
      <w:r w:rsidR="00D951B1">
        <w:t>avec des grains de grande taille, et qui soient plutôt homogènes</w:t>
      </w:r>
      <w:r w:rsidR="00CC1622">
        <w:t xml:space="preserve">. </w:t>
      </w:r>
      <w:r w:rsidR="000B6BF8">
        <w:t>De même le taux de protéines des grains est un trait important de la qualité</w:t>
      </w:r>
      <w:r w:rsidR="00E96ABC">
        <w:t xml:space="preserve"> pour la transformation en pâtes </w:t>
      </w:r>
      <w:r w:rsidR="00E96ABC">
        <w:fldChar w:fldCharType="begin"/>
      </w:r>
      <w:r w:rsidR="00E96ABC">
        <w:instrText xml:space="preserve"> ADDIN ZOTERO_ITEM CSL_CITATION {"citationID":"LYSTi3rS","properties":{"formattedCitation":"(Troccoli et al., 2000)","plainCitation":"(Troccoli et al., 2000)","noteIndex":0},"citationItems":[{"id":4540,"uris":["http://zotero.org/groups/4992050/items/HQ6S2IYI"],"itemData":{"id":4540,"type":"article-journal","abstract":"The quality of durum wheat cannot be simply defined since it changes depending on the worker and end-use. Here we report a description of quality aspects evaluated at different levels: by the farmer, grain dealer, seed company, milling industry, pasta industry and consumer. The transformation of durum wheat to improve the quality for traditional end-uses and for novel applications is also described.","container-title":"Journal of Cereal Science","DOI":"10.1006/jcrs.2000.0322","ISSN":"0733-5210","issue":"2","journalAbbreviation":"Journal of Cereal Science","language":"en","page":"99-113","source":"ScienceDirect","title":"Mini Review: Durum Wheat Quality: A Multidisciplinary Concept","title-short":"Mini Review","volume":"32","author":[{"family":"Troccoli","given":"A."},{"family":"Borrelli","given":"G. M."},{"family":"De Vita","given":"P."},{"family":"Fares","given":"C."},{"family":"Di Fonzo","given":"N."}],"issued":{"date-parts":[["2000",9,1]]}}}],"schema":"https://github.com/citation-style-language/schema/raw/master/csl-citation.json"} </w:instrText>
      </w:r>
      <w:r w:rsidR="00E96ABC">
        <w:fldChar w:fldCharType="separate"/>
      </w:r>
      <w:r w:rsidR="00E96ABC" w:rsidRPr="00E96ABC">
        <w:rPr>
          <w:rFonts w:ascii="Calibri" w:hAnsi="Calibri" w:cs="Calibri"/>
        </w:rPr>
        <w:t>(Troccoli et al., 2000)</w:t>
      </w:r>
      <w:r w:rsidR="00E96ABC">
        <w:fldChar w:fldCharType="end"/>
      </w:r>
      <w:r w:rsidR="00E96ABC">
        <w:t>.</w:t>
      </w:r>
    </w:p>
    <w:p w14:paraId="255E9042" w14:textId="77777777" w:rsidR="0050741D" w:rsidRPr="000B6BF8" w:rsidRDefault="0050741D" w:rsidP="00216BD3"/>
    <w:p w14:paraId="37D100C8" w14:textId="77777777" w:rsidR="00D360EB" w:rsidRPr="00E96ABC" w:rsidRDefault="000B6BF8" w:rsidP="00216BD3">
      <w:r w:rsidRPr="00E96ABC">
        <w:t xml:space="preserve">Aucune étude sur la sélection massale pour le taux de protéines chez le blé n’existe à ma connaissance. </w:t>
      </w:r>
      <w:r w:rsidR="00092776" w:rsidRPr="00E96ABC">
        <w:t>La littérature sur la sélec</w:t>
      </w:r>
      <w:r w:rsidR="00CC1622" w:rsidRPr="00E96ABC">
        <w:t xml:space="preserve">tion massale sur la taille des grains </w:t>
      </w:r>
      <w:r w:rsidR="00092776" w:rsidRPr="00E96ABC">
        <w:t xml:space="preserve">n’est pas très étendue. Ci-dessous un </w:t>
      </w:r>
      <w:r w:rsidR="00092776" w:rsidRPr="00E96ABC">
        <w:lastRenderedPageBreak/>
        <w:t>tableau récapitulant les résultats d’études menées sur le sujet. On y voit l’effet de la sélection sur le PMG et sur d’autres caractéristiques du blé :</w:t>
      </w:r>
    </w:p>
    <w:p w14:paraId="6817CA1A" w14:textId="77777777" w:rsidR="00781049" w:rsidRPr="00781049" w:rsidRDefault="00781049" w:rsidP="00781049"/>
    <w:tbl>
      <w:tblPr>
        <w:tblStyle w:val="Grilledutableau"/>
        <w:tblW w:w="0" w:type="auto"/>
        <w:tblLook w:val="04A0" w:firstRow="1" w:lastRow="0" w:firstColumn="1" w:lastColumn="0" w:noHBand="0" w:noVBand="1"/>
        <w:tblCaption w:val="Résultats d'études sur la sélection massale pour le PMG dans des populations de blé"/>
      </w:tblPr>
      <w:tblGrid>
        <w:gridCol w:w="1006"/>
        <w:gridCol w:w="852"/>
        <w:gridCol w:w="739"/>
        <w:gridCol w:w="901"/>
        <w:gridCol w:w="940"/>
        <w:gridCol w:w="501"/>
        <w:gridCol w:w="786"/>
        <w:gridCol w:w="1043"/>
        <w:gridCol w:w="879"/>
        <w:gridCol w:w="553"/>
        <w:gridCol w:w="862"/>
      </w:tblGrid>
      <w:tr w:rsidR="00F63B23" w14:paraId="6C991843" w14:textId="77777777" w:rsidTr="00584F90">
        <w:tc>
          <w:tcPr>
            <w:tcW w:w="1006" w:type="dxa"/>
          </w:tcPr>
          <w:p w14:paraId="73B1324A" w14:textId="77777777" w:rsidR="0081336D" w:rsidRPr="00F63B23" w:rsidRDefault="0081336D" w:rsidP="00B3290B">
            <w:pPr>
              <w:jc w:val="center"/>
              <w:rPr>
                <w:sz w:val="14"/>
                <w:szCs w:val="18"/>
              </w:rPr>
            </w:pPr>
            <w:r w:rsidRPr="00F63B23">
              <w:rPr>
                <w:sz w:val="14"/>
                <w:szCs w:val="18"/>
              </w:rPr>
              <w:t>Population</w:t>
            </w:r>
          </w:p>
        </w:tc>
        <w:tc>
          <w:tcPr>
            <w:tcW w:w="852" w:type="dxa"/>
          </w:tcPr>
          <w:p w14:paraId="6FE341D5" w14:textId="77777777" w:rsidR="0081336D" w:rsidRPr="00F63B23" w:rsidRDefault="0081336D" w:rsidP="00B3290B">
            <w:pPr>
              <w:jc w:val="center"/>
              <w:rPr>
                <w:sz w:val="14"/>
                <w:szCs w:val="18"/>
              </w:rPr>
            </w:pPr>
            <w:r w:rsidRPr="00F63B23">
              <w:rPr>
                <w:sz w:val="14"/>
                <w:szCs w:val="18"/>
              </w:rPr>
              <w:t>Type de sélection</w:t>
            </w:r>
          </w:p>
        </w:tc>
        <w:tc>
          <w:tcPr>
            <w:tcW w:w="739" w:type="dxa"/>
          </w:tcPr>
          <w:p w14:paraId="7C617971" w14:textId="77777777" w:rsidR="0081336D" w:rsidRPr="00F63B23" w:rsidRDefault="0081336D" w:rsidP="00B3290B">
            <w:pPr>
              <w:jc w:val="center"/>
              <w:rPr>
                <w:sz w:val="14"/>
                <w:szCs w:val="18"/>
              </w:rPr>
            </w:pPr>
            <w:r w:rsidRPr="00F63B23">
              <w:rPr>
                <w:sz w:val="14"/>
                <w:szCs w:val="18"/>
              </w:rPr>
              <w:t>Nombre de cycles</w:t>
            </w:r>
          </w:p>
        </w:tc>
        <w:tc>
          <w:tcPr>
            <w:tcW w:w="901" w:type="dxa"/>
          </w:tcPr>
          <w:p w14:paraId="427CE800" w14:textId="77777777" w:rsidR="0081336D" w:rsidRPr="00F63B23" w:rsidRDefault="0081336D" w:rsidP="00B3290B">
            <w:pPr>
              <w:jc w:val="center"/>
              <w:rPr>
                <w:sz w:val="14"/>
                <w:szCs w:val="18"/>
              </w:rPr>
            </w:pPr>
            <w:r w:rsidRPr="00F63B23">
              <w:rPr>
                <w:sz w:val="14"/>
                <w:szCs w:val="18"/>
              </w:rPr>
              <w:t>PMG</w:t>
            </w:r>
          </w:p>
        </w:tc>
        <w:tc>
          <w:tcPr>
            <w:tcW w:w="940" w:type="dxa"/>
          </w:tcPr>
          <w:p w14:paraId="4CDD1CE5" w14:textId="77777777" w:rsidR="0081336D" w:rsidRPr="00F63B23" w:rsidRDefault="0081336D" w:rsidP="00B3290B">
            <w:pPr>
              <w:jc w:val="center"/>
              <w:rPr>
                <w:sz w:val="14"/>
                <w:szCs w:val="18"/>
              </w:rPr>
            </w:pPr>
            <w:proofErr w:type="spellStart"/>
            <w:r w:rsidRPr="00F63B23">
              <w:rPr>
                <w:sz w:val="14"/>
                <w:szCs w:val="18"/>
              </w:rPr>
              <w:t>Rdt</w:t>
            </w:r>
            <w:proofErr w:type="spellEnd"/>
          </w:p>
        </w:tc>
        <w:tc>
          <w:tcPr>
            <w:tcW w:w="501" w:type="dxa"/>
          </w:tcPr>
          <w:p w14:paraId="59AA4F50" w14:textId="77777777" w:rsidR="0081336D" w:rsidRPr="00F63B23" w:rsidRDefault="0081336D" w:rsidP="00B3290B">
            <w:pPr>
              <w:jc w:val="center"/>
              <w:rPr>
                <w:sz w:val="14"/>
                <w:szCs w:val="18"/>
              </w:rPr>
            </w:pPr>
            <w:proofErr w:type="spellStart"/>
            <w:r w:rsidRPr="00F63B23">
              <w:rPr>
                <w:sz w:val="14"/>
                <w:szCs w:val="18"/>
              </w:rPr>
              <w:t>Prot</w:t>
            </w:r>
            <w:proofErr w:type="spellEnd"/>
          </w:p>
        </w:tc>
        <w:tc>
          <w:tcPr>
            <w:tcW w:w="786" w:type="dxa"/>
          </w:tcPr>
          <w:p w14:paraId="75B18CE5" w14:textId="77777777" w:rsidR="0081336D" w:rsidRPr="00F63B23" w:rsidRDefault="00584F90" w:rsidP="00B3290B">
            <w:pPr>
              <w:jc w:val="center"/>
              <w:rPr>
                <w:sz w:val="14"/>
                <w:szCs w:val="18"/>
              </w:rPr>
            </w:pPr>
            <w:r w:rsidRPr="00F63B23">
              <w:rPr>
                <w:sz w:val="14"/>
                <w:szCs w:val="18"/>
              </w:rPr>
              <w:t>Précocité</w:t>
            </w:r>
          </w:p>
        </w:tc>
        <w:tc>
          <w:tcPr>
            <w:tcW w:w="1043" w:type="dxa"/>
          </w:tcPr>
          <w:p w14:paraId="37772F6B" w14:textId="77777777" w:rsidR="0081336D" w:rsidRPr="00F63B23" w:rsidRDefault="000D58FD" w:rsidP="00B3290B">
            <w:pPr>
              <w:jc w:val="center"/>
              <w:rPr>
                <w:sz w:val="14"/>
                <w:szCs w:val="18"/>
              </w:rPr>
            </w:pPr>
            <w:r>
              <w:rPr>
                <w:sz w:val="14"/>
                <w:szCs w:val="18"/>
              </w:rPr>
              <w:t>Talles/m²</w:t>
            </w:r>
          </w:p>
        </w:tc>
        <w:tc>
          <w:tcPr>
            <w:tcW w:w="879" w:type="dxa"/>
          </w:tcPr>
          <w:p w14:paraId="7262EA05" w14:textId="77777777" w:rsidR="0081336D" w:rsidRPr="00F63B23" w:rsidRDefault="0081336D" w:rsidP="00B3290B">
            <w:pPr>
              <w:jc w:val="center"/>
              <w:rPr>
                <w:sz w:val="14"/>
                <w:szCs w:val="18"/>
              </w:rPr>
            </w:pPr>
            <w:r w:rsidRPr="00F63B23">
              <w:rPr>
                <w:sz w:val="14"/>
                <w:szCs w:val="18"/>
              </w:rPr>
              <w:t>Grains/</w:t>
            </w:r>
            <w:proofErr w:type="spellStart"/>
            <w:r w:rsidRPr="00F63B23">
              <w:rPr>
                <w:sz w:val="14"/>
                <w:szCs w:val="18"/>
              </w:rPr>
              <w:t>epi</w:t>
            </w:r>
            <w:proofErr w:type="spellEnd"/>
          </w:p>
        </w:tc>
        <w:tc>
          <w:tcPr>
            <w:tcW w:w="553" w:type="dxa"/>
          </w:tcPr>
          <w:p w14:paraId="57B8ACF6" w14:textId="77777777" w:rsidR="0081336D" w:rsidRPr="00F63B23" w:rsidRDefault="0081336D" w:rsidP="00B3290B">
            <w:pPr>
              <w:jc w:val="center"/>
              <w:rPr>
                <w:sz w:val="14"/>
                <w:szCs w:val="18"/>
              </w:rPr>
            </w:pPr>
            <w:r w:rsidRPr="00F63B23">
              <w:rPr>
                <w:sz w:val="14"/>
                <w:szCs w:val="18"/>
              </w:rPr>
              <w:t>Taille</w:t>
            </w:r>
          </w:p>
        </w:tc>
        <w:tc>
          <w:tcPr>
            <w:tcW w:w="862" w:type="dxa"/>
          </w:tcPr>
          <w:p w14:paraId="62D04FFA" w14:textId="77777777" w:rsidR="0081336D" w:rsidRPr="00F63B23" w:rsidRDefault="0081336D" w:rsidP="00B3290B">
            <w:pPr>
              <w:jc w:val="center"/>
              <w:rPr>
                <w:sz w:val="14"/>
                <w:szCs w:val="18"/>
              </w:rPr>
            </w:pPr>
            <w:r w:rsidRPr="00F63B23">
              <w:rPr>
                <w:sz w:val="14"/>
                <w:szCs w:val="18"/>
              </w:rPr>
              <w:t>Référence</w:t>
            </w:r>
          </w:p>
        </w:tc>
      </w:tr>
      <w:tr w:rsidR="00F63B23" w14:paraId="4D6E0DAB" w14:textId="77777777" w:rsidTr="00291E4C">
        <w:tc>
          <w:tcPr>
            <w:tcW w:w="1006" w:type="dxa"/>
          </w:tcPr>
          <w:p w14:paraId="4844B880" w14:textId="77777777" w:rsidR="0081336D" w:rsidRPr="00F63B23" w:rsidRDefault="0081336D" w:rsidP="00B3290B">
            <w:pPr>
              <w:jc w:val="left"/>
              <w:rPr>
                <w:sz w:val="14"/>
                <w:szCs w:val="18"/>
              </w:rPr>
            </w:pPr>
            <w:r w:rsidRPr="00F63B23">
              <w:rPr>
                <w:sz w:val="14"/>
                <w:szCs w:val="18"/>
              </w:rPr>
              <w:t>3 pop biparentales</w:t>
            </w:r>
          </w:p>
        </w:tc>
        <w:tc>
          <w:tcPr>
            <w:tcW w:w="852" w:type="dxa"/>
          </w:tcPr>
          <w:p w14:paraId="0F66F193" w14:textId="77777777" w:rsidR="0081336D" w:rsidRPr="00F63B23" w:rsidRDefault="0081336D" w:rsidP="00B3290B">
            <w:pPr>
              <w:jc w:val="left"/>
              <w:rPr>
                <w:sz w:val="14"/>
                <w:szCs w:val="18"/>
              </w:rPr>
            </w:pPr>
            <w:r w:rsidRPr="00F63B23">
              <w:rPr>
                <w:sz w:val="14"/>
                <w:szCs w:val="18"/>
              </w:rPr>
              <w:t>Tamisage grain</w:t>
            </w:r>
          </w:p>
        </w:tc>
        <w:tc>
          <w:tcPr>
            <w:tcW w:w="739" w:type="dxa"/>
          </w:tcPr>
          <w:p w14:paraId="7B4E5D87" w14:textId="77777777" w:rsidR="0081336D" w:rsidRPr="00F63B23" w:rsidRDefault="0081336D" w:rsidP="00B3290B">
            <w:pPr>
              <w:jc w:val="center"/>
              <w:rPr>
                <w:sz w:val="14"/>
                <w:szCs w:val="18"/>
              </w:rPr>
            </w:pPr>
            <w:r w:rsidRPr="00F63B23">
              <w:rPr>
                <w:sz w:val="14"/>
                <w:szCs w:val="18"/>
              </w:rPr>
              <w:t>2</w:t>
            </w:r>
          </w:p>
        </w:tc>
        <w:tc>
          <w:tcPr>
            <w:tcW w:w="901" w:type="dxa"/>
          </w:tcPr>
          <w:p w14:paraId="08670F0A" w14:textId="77777777" w:rsidR="0081336D" w:rsidRPr="00F63B23" w:rsidRDefault="0081336D" w:rsidP="00B3290B">
            <w:pPr>
              <w:jc w:val="center"/>
              <w:rPr>
                <w:sz w:val="14"/>
                <w:szCs w:val="18"/>
              </w:rPr>
            </w:pPr>
            <w:r w:rsidRPr="00F63B23">
              <w:rPr>
                <w:sz w:val="14"/>
                <w:szCs w:val="18"/>
              </w:rPr>
              <w:t>+2.4%</w:t>
            </w:r>
          </w:p>
        </w:tc>
        <w:tc>
          <w:tcPr>
            <w:tcW w:w="940" w:type="dxa"/>
          </w:tcPr>
          <w:p w14:paraId="74B8A402" w14:textId="77777777" w:rsidR="0081336D" w:rsidRPr="00F63B23" w:rsidRDefault="0081336D" w:rsidP="00B3290B">
            <w:pPr>
              <w:jc w:val="center"/>
              <w:rPr>
                <w:sz w:val="14"/>
                <w:szCs w:val="18"/>
              </w:rPr>
            </w:pPr>
            <w:r w:rsidRPr="00F63B23">
              <w:rPr>
                <w:sz w:val="14"/>
                <w:szCs w:val="18"/>
              </w:rPr>
              <w:t>+30%/cycle</w:t>
            </w:r>
          </w:p>
        </w:tc>
        <w:tc>
          <w:tcPr>
            <w:tcW w:w="501" w:type="dxa"/>
            <w:shd w:val="clear" w:color="auto" w:fill="BFBFBF" w:themeFill="background1" w:themeFillShade="BF"/>
          </w:tcPr>
          <w:p w14:paraId="6A78D576" w14:textId="77777777" w:rsidR="0081336D" w:rsidRPr="00F63B23" w:rsidRDefault="0081336D" w:rsidP="00B3290B">
            <w:pPr>
              <w:jc w:val="center"/>
              <w:rPr>
                <w:sz w:val="14"/>
                <w:szCs w:val="18"/>
              </w:rPr>
            </w:pPr>
          </w:p>
        </w:tc>
        <w:tc>
          <w:tcPr>
            <w:tcW w:w="786" w:type="dxa"/>
            <w:shd w:val="clear" w:color="auto" w:fill="BFBFBF" w:themeFill="background1" w:themeFillShade="BF"/>
          </w:tcPr>
          <w:p w14:paraId="38A21012" w14:textId="77777777" w:rsidR="0081336D" w:rsidRPr="00F63B23" w:rsidRDefault="0081336D" w:rsidP="00B3290B">
            <w:pPr>
              <w:jc w:val="center"/>
              <w:rPr>
                <w:sz w:val="14"/>
                <w:szCs w:val="18"/>
              </w:rPr>
            </w:pPr>
          </w:p>
        </w:tc>
        <w:tc>
          <w:tcPr>
            <w:tcW w:w="1043" w:type="dxa"/>
            <w:shd w:val="clear" w:color="auto" w:fill="BFBFBF" w:themeFill="background1" w:themeFillShade="BF"/>
          </w:tcPr>
          <w:p w14:paraId="3C4F5436" w14:textId="77777777" w:rsidR="0081336D" w:rsidRPr="00F63B23" w:rsidRDefault="0081336D" w:rsidP="00B3290B">
            <w:pPr>
              <w:jc w:val="center"/>
              <w:rPr>
                <w:sz w:val="14"/>
                <w:szCs w:val="18"/>
              </w:rPr>
            </w:pPr>
          </w:p>
        </w:tc>
        <w:tc>
          <w:tcPr>
            <w:tcW w:w="879" w:type="dxa"/>
            <w:shd w:val="clear" w:color="auto" w:fill="BFBFBF" w:themeFill="background1" w:themeFillShade="BF"/>
          </w:tcPr>
          <w:p w14:paraId="4A5E7502" w14:textId="77777777" w:rsidR="0081336D" w:rsidRPr="00F63B23" w:rsidRDefault="0081336D" w:rsidP="00B3290B">
            <w:pPr>
              <w:jc w:val="center"/>
              <w:rPr>
                <w:sz w:val="14"/>
                <w:szCs w:val="18"/>
              </w:rPr>
            </w:pPr>
          </w:p>
        </w:tc>
        <w:tc>
          <w:tcPr>
            <w:tcW w:w="553" w:type="dxa"/>
            <w:shd w:val="clear" w:color="auto" w:fill="BFBFBF" w:themeFill="background1" w:themeFillShade="BF"/>
          </w:tcPr>
          <w:p w14:paraId="24BB9BF4" w14:textId="77777777" w:rsidR="0081336D" w:rsidRPr="00F63B23" w:rsidRDefault="0081336D" w:rsidP="00B3290B">
            <w:pPr>
              <w:jc w:val="center"/>
              <w:rPr>
                <w:sz w:val="14"/>
                <w:szCs w:val="18"/>
              </w:rPr>
            </w:pPr>
          </w:p>
        </w:tc>
        <w:tc>
          <w:tcPr>
            <w:tcW w:w="862" w:type="dxa"/>
          </w:tcPr>
          <w:p w14:paraId="4C5AAB65" w14:textId="77777777" w:rsidR="0081336D" w:rsidRPr="00F63B23" w:rsidRDefault="0081336D"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F63B23">
              <w:rPr>
                <w:sz w:val="14"/>
                <w:szCs w:val="18"/>
              </w:rPr>
              <w:fldChar w:fldCharType="separate"/>
            </w:r>
            <w:r w:rsidRPr="00F63B23">
              <w:rPr>
                <w:rFonts w:ascii="Calibri" w:hAnsi="Calibri" w:cs="Calibri"/>
                <w:sz w:val="14"/>
              </w:rPr>
              <w:t>(Derera and Bhatt, 1972)</w:t>
            </w:r>
            <w:r w:rsidRPr="00F63B23">
              <w:rPr>
                <w:sz w:val="14"/>
                <w:szCs w:val="18"/>
              </w:rPr>
              <w:fldChar w:fldCharType="end"/>
            </w:r>
          </w:p>
        </w:tc>
      </w:tr>
      <w:tr w:rsidR="00F63B23" w14:paraId="5F9D0E9E" w14:textId="77777777" w:rsidTr="00291E4C">
        <w:tc>
          <w:tcPr>
            <w:tcW w:w="1006" w:type="dxa"/>
          </w:tcPr>
          <w:p w14:paraId="120F3A02" w14:textId="77777777" w:rsidR="0081336D" w:rsidRPr="00F63B23" w:rsidRDefault="0081336D" w:rsidP="00B3290B">
            <w:pPr>
              <w:jc w:val="left"/>
              <w:rPr>
                <w:sz w:val="14"/>
                <w:szCs w:val="18"/>
              </w:rPr>
            </w:pPr>
            <w:r w:rsidRPr="00F63B23">
              <w:rPr>
                <w:sz w:val="14"/>
                <w:szCs w:val="18"/>
              </w:rPr>
              <w:t>90 pop biparentales</w:t>
            </w:r>
          </w:p>
        </w:tc>
        <w:tc>
          <w:tcPr>
            <w:tcW w:w="852" w:type="dxa"/>
          </w:tcPr>
          <w:p w14:paraId="6D310CE1" w14:textId="77777777" w:rsidR="0081336D" w:rsidRPr="00F63B23" w:rsidRDefault="00B3290B" w:rsidP="00B3290B">
            <w:pPr>
              <w:jc w:val="left"/>
              <w:rPr>
                <w:sz w:val="14"/>
                <w:szCs w:val="18"/>
              </w:rPr>
            </w:pPr>
            <w:r w:rsidRPr="00F63B23">
              <w:rPr>
                <w:sz w:val="14"/>
                <w:szCs w:val="18"/>
              </w:rPr>
              <w:t>Visuelle sur épi</w:t>
            </w:r>
          </w:p>
        </w:tc>
        <w:tc>
          <w:tcPr>
            <w:tcW w:w="739" w:type="dxa"/>
          </w:tcPr>
          <w:p w14:paraId="0DC80FBF" w14:textId="77777777" w:rsidR="0081336D" w:rsidRPr="00F63B23" w:rsidRDefault="00B3290B" w:rsidP="00B3290B">
            <w:pPr>
              <w:jc w:val="center"/>
              <w:rPr>
                <w:sz w:val="14"/>
                <w:szCs w:val="18"/>
              </w:rPr>
            </w:pPr>
            <w:r w:rsidRPr="00F63B23">
              <w:rPr>
                <w:sz w:val="14"/>
                <w:szCs w:val="18"/>
              </w:rPr>
              <w:t>3</w:t>
            </w:r>
          </w:p>
        </w:tc>
        <w:tc>
          <w:tcPr>
            <w:tcW w:w="901" w:type="dxa"/>
          </w:tcPr>
          <w:p w14:paraId="4F10DD8A" w14:textId="77777777" w:rsidR="0081336D" w:rsidRPr="00F63B23" w:rsidRDefault="00B3290B" w:rsidP="00B3290B">
            <w:pPr>
              <w:jc w:val="center"/>
              <w:rPr>
                <w:sz w:val="14"/>
                <w:szCs w:val="18"/>
              </w:rPr>
            </w:pPr>
            <w:r w:rsidRPr="00F63B23">
              <w:rPr>
                <w:sz w:val="14"/>
                <w:szCs w:val="18"/>
              </w:rPr>
              <w:t>+</w:t>
            </w:r>
          </w:p>
        </w:tc>
        <w:tc>
          <w:tcPr>
            <w:tcW w:w="940" w:type="dxa"/>
            <w:shd w:val="clear" w:color="auto" w:fill="BFBFBF" w:themeFill="background1" w:themeFillShade="BF"/>
          </w:tcPr>
          <w:p w14:paraId="550FD817" w14:textId="77777777" w:rsidR="0081336D" w:rsidRPr="00F63B23" w:rsidRDefault="0081336D" w:rsidP="00B3290B">
            <w:pPr>
              <w:jc w:val="center"/>
              <w:rPr>
                <w:sz w:val="14"/>
                <w:szCs w:val="18"/>
              </w:rPr>
            </w:pPr>
          </w:p>
        </w:tc>
        <w:tc>
          <w:tcPr>
            <w:tcW w:w="501" w:type="dxa"/>
          </w:tcPr>
          <w:p w14:paraId="5BE1C5D7" w14:textId="77777777" w:rsidR="0081336D" w:rsidRPr="00F63B23" w:rsidRDefault="00B3290B" w:rsidP="00B3290B">
            <w:pPr>
              <w:jc w:val="center"/>
              <w:rPr>
                <w:sz w:val="14"/>
                <w:szCs w:val="18"/>
              </w:rPr>
            </w:pPr>
            <w:r w:rsidRPr="00F63B23">
              <w:rPr>
                <w:sz w:val="14"/>
                <w:szCs w:val="18"/>
              </w:rPr>
              <w:t>-</w:t>
            </w:r>
          </w:p>
        </w:tc>
        <w:tc>
          <w:tcPr>
            <w:tcW w:w="786" w:type="dxa"/>
          </w:tcPr>
          <w:p w14:paraId="7F6FC0FD" w14:textId="77777777" w:rsidR="0081336D" w:rsidRPr="00F63B23" w:rsidRDefault="00B3290B" w:rsidP="00B3290B">
            <w:pPr>
              <w:jc w:val="center"/>
              <w:rPr>
                <w:sz w:val="14"/>
                <w:szCs w:val="18"/>
              </w:rPr>
            </w:pPr>
            <w:r w:rsidRPr="00F63B23">
              <w:rPr>
                <w:sz w:val="14"/>
                <w:szCs w:val="18"/>
              </w:rPr>
              <w:t>-</w:t>
            </w:r>
          </w:p>
        </w:tc>
        <w:tc>
          <w:tcPr>
            <w:tcW w:w="1043" w:type="dxa"/>
            <w:shd w:val="clear" w:color="auto" w:fill="BFBFBF" w:themeFill="background1" w:themeFillShade="BF"/>
          </w:tcPr>
          <w:p w14:paraId="7D4B9BB9" w14:textId="77777777" w:rsidR="0081336D" w:rsidRPr="00F63B23" w:rsidRDefault="0081336D" w:rsidP="00B3290B">
            <w:pPr>
              <w:jc w:val="center"/>
              <w:rPr>
                <w:sz w:val="14"/>
                <w:szCs w:val="18"/>
              </w:rPr>
            </w:pPr>
          </w:p>
        </w:tc>
        <w:tc>
          <w:tcPr>
            <w:tcW w:w="879" w:type="dxa"/>
          </w:tcPr>
          <w:p w14:paraId="58A2051C" w14:textId="77777777" w:rsidR="0081336D" w:rsidRPr="00F63B23" w:rsidRDefault="00B3290B" w:rsidP="00B3290B">
            <w:pPr>
              <w:jc w:val="center"/>
              <w:rPr>
                <w:sz w:val="14"/>
                <w:szCs w:val="18"/>
              </w:rPr>
            </w:pPr>
            <w:r w:rsidRPr="00F63B23">
              <w:rPr>
                <w:sz w:val="14"/>
                <w:szCs w:val="18"/>
              </w:rPr>
              <w:t>+</w:t>
            </w:r>
          </w:p>
        </w:tc>
        <w:tc>
          <w:tcPr>
            <w:tcW w:w="553" w:type="dxa"/>
          </w:tcPr>
          <w:p w14:paraId="5AAAFB95" w14:textId="77777777" w:rsidR="0081336D" w:rsidRPr="00F63B23" w:rsidRDefault="00B3290B" w:rsidP="00B3290B">
            <w:pPr>
              <w:jc w:val="center"/>
              <w:rPr>
                <w:sz w:val="14"/>
                <w:szCs w:val="18"/>
              </w:rPr>
            </w:pPr>
            <w:r w:rsidRPr="00F63B23">
              <w:rPr>
                <w:sz w:val="14"/>
                <w:szCs w:val="18"/>
              </w:rPr>
              <w:t>+</w:t>
            </w:r>
          </w:p>
        </w:tc>
        <w:tc>
          <w:tcPr>
            <w:tcW w:w="862" w:type="dxa"/>
          </w:tcPr>
          <w:p w14:paraId="6C8258FF" w14:textId="77777777" w:rsidR="0081336D"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F63B23">
              <w:rPr>
                <w:sz w:val="14"/>
                <w:szCs w:val="18"/>
              </w:rPr>
              <w:fldChar w:fldCharType="separate"/>
            </w:r>
            <w:r w:rsidRPr="00F63B23">
              <w:rPr>
                <w:rFonts w:ascii="Calibri" w:hAnsi="Calibri" w:cs="Calibri"/>
                <w:sz w:val="14"/>
                <w:szCs w:val="24"/>
              </w:rPr>
              <w:t>(Rivière et al., 2015)</w:t>
            </w:r>
            <w:r w:rsidRPr="00F63B23">
              <w:rPr>
                <w:sz w:val="14"/>
                <w:szCs w:val="18"/>
              </w:rPr>
              <w:fldChar w:fldCharType="end"/>
            </w:r>
          </w:p>
        </w:tc>
      </w:tr>
      <w:tr w:rsidR="00F63B23" w14:paraId="23CB18CA" w14:textId="77777777" w:rsidTr="00291E4C">
        <w:tc>
          <w:tcPr>
            <w:tcW w:w="1006" w:type="dxa"/>
          </w:tcPr>
          <w:p w14:paraId="2746B777" w14:textId="77777777" w:rsidR="0081336D" w:rsidRPr="00F63B23" w:rsidRDefault="00B3290B" w:rsidP="00B3290B">
            <w:pPr>
              <w:jc w:val="left"/>
              <w:rPr>
                <w:sz w:val="14"/>
                <w:szCs w:val="18"/>
              </w:rPr>
            </w:pPr>
            <w:r w:rsidRPr="00F63B23">
              <w:rPr>
                <w:sz w:val="14"/>
                <w:szCs w:val="18"/>
              </w:rPr>
              <w:t>3 pop biparentales</w:t>
            </w:r>
          </w:p>
        </w:tc>
        <w:tc>
          <w:tcPr>
            <w:tcW w:w="852" w:type="dxa"/>
          </w:tcPr>
          <w:p w14:paraId="5EF91191" w14:textId="77777777" w:rsidR="0081336D" w:rsidRPr="00F63B23" w:rsidRDefault="00B3290B" w:rsidP="00B3290B">
            <w:pPr>
              <w:jc w:val="left"/>
              <w:rPr>
                <w:sz w:val="14"/>
                <w:szCs w:val="18"/>
              </w:rPr>
            </w:pPr>
            <w:r w:rsidRPr="00F63B23">
              <w:rPr>
                <w:sz w:val="14"/>
                <w:szCs w:val="18"/>
              </w:rPr>
              <w:t>Visuelle sur épi</w:t>
            </w:r>
          </w:p>
        </w:tc>
        <w:tc>
          <w:tcPr>
            <w:tcW w:w="739" w:type="dxa"/>
          </w:tcPr>
          <w:p w14:paraId="1423D081" w14:textId="77777777" w:rsidR="0081336D" w:rsidRPr="00F63B23" w:rsidRDefault="00B3290B" w:rsidP="00B3290B">
            <w:pPr>
              <w:jc w:val="center"/>
              <w:rPr>
                <w:sz w:val="14"/>
                <w:szCs w:val="18"/>
              </w:rPr>
            </w:pPr>
            <w:r w:rsidRPr="00F63B23">
              <w:rPr>
                <w:sz w:val="14"/>
                <w:szCs w:val="18"/>
              </w:rPr>
              <w:t>2</w:t>
            </w:r>
          </w:p>
        </w:tc>
        <w:tc>
          <w:tcPr>
            <w:tcW w:w="901" w:type="dxa"/>
          </w:tcPr>
          <w:p w14:paraId="3D029CC3" w14:textId="77777777" w:rsidR="0081336D" w:rsidRPr="00F63B23" w:rsidRDefault="00B3290B" w:rsidP="00B3290B">
            <w:pPr>
              <w:jc w:val="center"/>
              <w:rPr>
                <w:sz w:val="14"/>
                <w:szCs w:val="18"/>
              </w:rPr>
            </w:pPr>
            <w:r w:rsidRPr="00F63B23">
              <w:rPr>
                <w:sz w:val="14"/>
                <w:szCs w:val="18"/>
              </w:rPr>
              <w:t>+</w:t>
            </w:r>
          </w:p>
        </w:tc>
        <w:tc>
          <w:tcPr>
            <w:tcW w:w="940" w:type="dxa"/>
          </w:tcPr>
          <w:p w14:paraId="2844ABA6" w14:textId="77777777" w:rsidR="0081336D" w:rsidRPr="00F63B23" w:rsidRDefault="00B3290B" w:rsidP="00B3290B">
            <w:pPr>
              <w:jc w:val="center"/>
              <w:rPr>
                <w:sz w:val="14"/>
                <w:szCs w:val="18"/>
              </w:rPr>
            </w:pPr>
            <w:r w:rsidRPr="00F63B23">
              <w:rPr>
                <w:sz w:val="14"/>
                <w:szCs w:val="18"/>
              </w:rPr>
              <w:t>+</w:t>
            </w:r>
          </w:p>
        </w:tc>
        <w:tc>
          <w:tcPr>
            <w:tcW w:w="501" w:type="dxa"/>
            <w:shd w:val="clear" w:color="auto" w:fill="BFBFBF" w:themeFill="background1" w:themeFillShade="BF"/>
          </w:tcPr>
          <w:p w14:paraId="6D79CBBB" w14:textId="77777777" w:rsidR="0081336D" w:rsidRPr="00F63B23" w:rsidRDefault="0081336D" w:rsidP="00B3290B">
            <w:pPr>
              <w:jc w:val="center"/>
              <w:rPr>
                <w:sz w:val="14"/>
                <w:szCs w:val="18"/>
              </w:rPr>
            </w:pPr>
          </w:p>
        </w:tc>
        <w:tc>
          <w:tcPr>
            <w:tcW w:w="786" w:type="dxa"/>
            <w:shd w:val="clear" w:color="auto" w:fill="BFBFBF" w:themeFill="background1" w:themeFillShade="BF"/>
          </w:tcPr>
          <w:p w14:paraId="7489A942" w14:textId="77777777" w:rsidR="0081336D" w:rsidRPr="00F63B23" w:rsidRDefault="0081336D" w:rsidP="00B3290B">
            <w:pPr>
              <w:jc w:val="center"/>
              <w:rPr>
                <w:sz w:val="14"/>
                <w:szCs w:val="18"/>
              </w:rPr>
            </w:pPr>
          </w:p>
        </w:tc>
        <w:tc>
          <w:tcPr>
            <w:tcW w:w="1043" w:type="dxa"/>
            <w:shd w:val="clear" w:color="auto" w:fill="BFBFBF" w:themeFill="background1" w:themeFillShade="BF"/>
          </w:tcPr>
          <w:p w14:paraId="602F5192" w14:textId="77777777" w:rsidR="0081336D" w:rsidRPr="00F63B23" w:rsidRDefault="0081336D" w:rsidP="00B3290B">
            <w:pPr>
              <w:jc w:val="center"/>
              <w:rPr>
                <w:sz w:val="14"/>
                <w:szCs w:val="18"/>
              </w:rPr>
            </w:pPr>
          </w:p>
        </w:tc>
        <w:tc>
          <w:tcPr>
            <w:tcW w:w="879" w:type="dxa"/>
            <w:shd w:val="clear" w:color="auto" w:fill="BFBFBF" w:themeFill="background1" w:themeFillShade="BF"/>
          </w:tcPr>
          <w:p w14:paraId="12592CFA" w14:textId="77777777" w:rsidR="0081336D" w:rsidRPr="00F63B23" w:rsidRDefault="0081336D" w:rsidP="00B3290B">
            <w:pPr>
              <w:jc w:val="center"/>
              <w:rPr>
                <w:sz w:val="14"/>
                <w:szCs w:val="18"/>
              </w:rPr>
            </w:pPr>
          </w:p>
        </w:tc>
        <w:tc>
          <w:tcPr>
            <w:tcW w:w="553" w:type="dxa"/>
            <w:shd w:val="clear" w:color="auto" w:fill="BFBFBF" w:themeFill="background1" w:themeFillShade="BF"/>
          </w:tcPr>
          <w:p w14:paraId="021F2B9F" w14:textId="77777777" w:rsidR="0081336D" w:rsidRPr="00F63B23" w:rsidRDefault="0081336D" w:rsidP="00B3290B">
            <w:pPr>
              <w:jc w:val="center"/>
              <w:rPr>
                <w:sz w:val="14"/>
                <w:szCs w:val="18"/>
              </w:rPr>
            </w:pPr>
          </w:p>
        </w:tc>
        <w:tc>
          <w:tcPr>
            <w:tcW w:w="862" w:type="dxa"/>
          </w:tcPr>
          <w:p w14:paraId="00D91A1A" w14:textId="77777777" w:rsidR="0081336D"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F63B23" w14:paraId="7B02324F" w14:textId="77777777" w:rsidTr="00291E4C">
        <w:tc>
          <w:tcPr>
            <w:tcW w:w="1006" w:type="dxa"/>
          </w:tcPr>
          <w:p w14:paraId="4182B07A" w14:textId="77777777" w:rsidR="00B3290B" w:rsidRPr="00F63B23" w:rsidRDefault="00B3290B" w:rsidP="00B3290B">
            <w:pPr>
              <w:jc w:val="left"/>
              <w:rPr>
                <w:sz w:val="14"/>
                <w:szCs w:val="18"/>
              </w:rPr>
            </w:pPr>
            <w:r w:rsidRPr="00F63B23">
              <w:rPr>
                <w:sz w:val="14"/>
                <w:szCs w:val="18"/>
              </w:rPr>
              <w:t>3 pop biparentales</w:t>
            </w:r>
          </w:p>
        </w:tc>
        <w:tc>
          <w:tcPr>
            <w:tcW w:w="852" w:type="dxa"/>
          </w:tcPr>
          <w:p w14:paraId="4DB920BB" w14:textId="77777777" w:rsidR="00B3290B" w:rsidRPr="00F63B23" w:rsidRDefault="00B3290B" w:rsidP="00B3290B">
            <w:pPr>
              <w:jc w:val="left"/>
              <w:rPr>
                <w:sz w:val="14"/>
                <w:szCs w:val="18"/>
              </w:rPr>
            </w:pPr>
            <w:r w:rsidRPr="00F63B23">
              <w:rPr>
                <w:sz w:val="14"/>
                <w:szCs w:val="18"/>
              </w:rPr>
              <w:t>Tamisage grain</w:t>
            </w:r>
          </w:p>
        </w:tc>
        <w:tc>
          <w:tcPr>
            <w:tcW w:w="739" w:type="dxa"/>
          </w:tcPr>
          <w:p w14:paraId="52299760" w14:textId="77777777" w:rsidR="00B3290B" w:rsidRPr="00F63B23" w:rsidRDefault="00B3290B" w:rsidP="00B3290B">
            <w:pPr>
              <w:jc w:val="center"/>
              <w:rPr>
                <w:sz w:val="14"/>
                <w:szCs w:val="18"/>
              </w:rPr>
            </w:pPr>
            <w:r w:rsidRPr="00F63B23">
              <w:rPr>
                <w:sz w:val="14"/>
                <w:szCs w:val="18"/>
              </w:rPr>
              <w:t>2</w:t>
            </w:r>
          </w:p>
        </w:tc>
        <w:tc>
          <w:tcPr>
            <w:tcW w:w="901" w:type="dxa"/>
          </w:tcPr>
          <w:p w14:paraId="20A117DE" w14:textId="77777777" w:rsidR="00B3290B" w:rsidRPr="00F63B23" w:rsidRDefault="00B3290B" w:rsidP="00B3290B">
            <w:pPr>
              <w:jc w:val="center"/>
              <w:rPr>
                <w:sz w:val="14"/>
                <w:szCs w:val="18"/>
              </w:rPr>
            </w:pPr>
            <w:r w:rsidRPr="00F63B23">
              <w:rPr>
                <w:sz w:val="14"/>
                <w:szCs w:val="18"/>
              </w:rPr>
              <w:t>+</w:t>
            </w:r>
          </w:p>
        </w:tc>
        <w:tc>
          <w:tcPr>
            <w:tcW w:w="940" w:type="dxa"/>
          </w:tcPr>
          <w:p w14:paraId="5F1D58E4" w14:textId="77777777" w:rsidR="00B3290B" w:rsidRPr="00F63B23" w:rsidRDefault="00B3290B" w:rsidP="00B3290B">
            <w:pPr>
              <w:jc w:val="center"/>
              <w:rPr>
                <w:sz w:val="14"/>
                <w:szCs w:val="18"/>
              </w:rPr>
            </w:pPr>
            <w:r w:rsidRPr="00F63B23">
              <w:rPr>
                <w:sz w:val="14"/>
                <w:szCs w:val="18"/>
              </w:rPr>
              <w:t>+</w:t>
            </w:r>
          </w:p>
        </w:tc>
        <w:tc>
          <w:tcPr>
            <w:tcW w:w="501" w:type="dxa"/>
            <w:shd w:val="clear" w:color="auto" w:fill="BFBFBF" w:themeFill="background1" w:themeFillShade="BF"/>
          </w:tcPr>
          <w:p w14:paraId="03E81A58"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7A474A94"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1C04FAD7" w14:textId="77777777" w:rsidR="00B3290B" w:rsidRPr="00F63B23" w:rsidRDefault="00B3290B" w:rsidP="00B3290B">
            <w:pPr>
              <w:jc w:val="center"/>
              <w:rPr>
                <w:sz w:val="14"/>
                <w:szCs w:val="18"/>
              </w:rPr>
            </w:pPr>
          </w:p>
        </w:tc>
        <w:tc>
          <w:tcPr>
            <w:tcW w:w="879" w:type="dxa"/>
            <w:shd w:val="clear" w:color="auto" w:fill="BFBFBF" w:themeFill="background1" w:themeFillShade="BF"/>
          </w:tcPr>
          <w:p w14:paraId="0617D350" w14:textId="77777777" w:rsidR="00B3290B" w:rsidRPr="00F63B23" w:rsidRDefault="00B3290B" w:rsidP="00B3290B">
            <w:pPr>
              <w:jc w:val="center"/>
              <w:rPr>
                <w:sz w:val="14"/>
                <w:szCs w:val="18"/>
              </w:rPr>
            </w:pPr>
          </w:p>
        </w:tc>
        <w:tc>
          <w:tcPr>
            <w:tcW w:w="553" w:type="dxa"/>
            <w:shd w:val="clear" w:color="auto" w:fill="BFBFBF" w:themeFill="background1" w:themeFillShade="BF"/>
          </w:tcPr>
          <w:p w14:paraId="5B12694B" w14:textId="77777777" w:rsidR="00B3290B" w:rsidRPr="00F63B23" w:rsidRDefault="00B3290B" w:rsidP="00B3290B">
            <w:pPr>
              <w:jc w:val="center"/>
              <w:rPr>
                <w:sz w:val="14"/>
                <w:szCs w:val="18"/>
              </w:rPr>
            </w:pPr>
          </w:p>
        </w:tc>
        <w:tc>
          <w:tcPr>
            <w:tcW w:w="862" w:type="dxa"/>
          </w:tcPr>
          <w:p w14:paraId="6C5E5C27" w14:textId="77777777" w:rsidR="00B3290B"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F63B23" w14:paraId="1A323C06" w14:textId="77777777" w:rsidTr="00291E4C">
        <w:tc>
          <w:tcPr>
            <w:tcW w:w="1006" w:type="dxa"/>
          </w:tcPr>
          <w:p w14:paraId="1E510181" w14:textId="77777777" w:rsidR="00B3290B" w:rsidRPr="00F63B23" w:rsidRDefault="00B3290B" w:rsidP="00B3290B">
            <w:pPr>
              <w:jc w:val="left"/>
              <w:rPr>
                <w:sz w:val="14"/>
                <w:szCs w:val="18"/>
              </w:rPr>
            </w:pPr>
          </w:p>
        </w:tc>
        <w:tc>
          <w:tcPr>
            <w:tcW w:w="852" w:type="dxa"/>
          </w:tcPr>
          <w:p w14:paraId="24B36EA2" w14:textId="77777777" w:rsidR="00B3290B" w:rsidRPr="00F63B23" w:rsidRDefault="00B3290B" w:rsidP="00B3290B">
            <w:pPr>
              <w:jc w:val="left"/>
              <w:rPr>
                <w:sz w:val="14"/>
                <w:szCs w:val="18"/>
              </w:rPr>
            </w:pPr>
            <w:r w:rsidRPr="00F63B23">
              <w:rPr>
                <w:sz w:val="14"/>
                <w:szCs w:val="18"/>
              </w:rPr>
              <w:t>Tamisage grain</w:t>
            </w:r>
          </w:p>
        </w:tc>
        <w:tc>
          <w:tcPr>
            <w:tcW w:w="739" w:type="dxa"/>
          </w:tcPr>
          <w:p w14:paraId="12A7FC3E" w14:textId="77777777" w:rsidR="00B3290B" w:rsidRPr="00F63B23" w:rsidRDefault="00B3290B" w:rsidP="00B3290B">
            <w:pPr>
              <w:jc w:val="center"/>
              <w:rPr>
                <w:sz w:val="14"/>
                <w:szCs w:val="18"/>
              </w:rPr>
            </w:pPr>
            <w:r w:rsidRPr="00F63B23">
              <w:rPr>
                <w:sz w:val="14"/>
                <w:szCs w:val="18"/>
              </w:rPr>
              <w:t>2</w:t>
            </w:r>
          </w:p>
        </w:tc>
        <w:tc>
          <w:tcPr>
            <w:tcW w:w="901" w:type="dxa"/>
          </w:tcPr>
          <w:p w14:paraId="5184A3A0" w14:textId="77777777" w:rsidR="00B3290B" w:rsidRPr="00F63B23" w:rsidRDefault="00B3290B" w:rsidP="00B3290B">
            <w:pPr>
              <w:jc w:val="center"/>
              <w:rPr>
                <w:sz w:val="14"/>
                <w:szCs w:val="18"/>
              </w:rPr>
            </w:pPr>
            <w:r w:rsidRPr="00F63B23">
              <w:rPr>
                <w:sz w:val="14"/>
                <w:szCs w:val="18"/>
              </w:rPr>
              <w:t>+</w:t>
            </w:r>
          </w:p>
        </w:tc>
        <w:tc>
          <w:tcPr>
            <w:tcW w:w="940" w:type="dxa"/>
          </w:tcPr>
          <w:p w14:paraId="68860771" w14:textId="77777777" w:rsidR="00B3290B" w:rsidRPr="00F63B23" w:rsidRDefault="00B3290B" w:rsidP="00B3290B">
            <w:pPr>
              <w:jc w:val="center"/>
              <w:rPr>
                <w:sz w:val="14"/>
                <w:szCs w:val="18"/>
              </w:rPr>
            </w:pPr>
            <w:r w:rsidRPr="00F63B23">
              <w:rPr>
                <w:sz w:val="14"/>
                <w:szCs w:val="18"/>
              </w:rPr>
              <w:t>+</w:t>
            </w:r>
          </w:p>
        </w:tc>
        <w:tc>
          <w:tcPr>
            <w:tcW w:w="501" w:type="dxa"/>
            <w:shd w:val="clear" w:color="auto" w:fill="BFBFBF" w:themeFill="background1" w:themeFillShade="BF"/>
          </w:tcPr>
          <w:p w14:paraId="78D85D7A"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1F8712F3"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1BEEB10C" w14:textId="77777777" w:rsidR="00B3290B" w:rsidRPr="00F63B23" w:rsidRDefault="00B3290B" w:rsidP="00B3290B">
            <w:pPr>
              <w:jc w:val="center"/>
              <w:rPr>
                <w:sz w:val="14"/>
                <w:szCs w:val="18"/>
              </w:rPr>
            </w:pPr>
          </w:p>
        </w:tc>
        <w:tc>
          <w:tcPr>
            <w:tcW w:w="879" w:type="dxa"/>
            <w:shd w:val="clear" w:color="auto" w:fill="BFBFBF" w:themeFill="background1" w:themeFillShade="BF"/>
          </w:tcPr>
          <w:p w14:paraId="2F0AD8C0" w14:textId="77777777" w:rsidR="00B3290B" w:rsidRPr="00F63B23" w:rsidRDefault="00B3290B" w:rsidP="00B3290B">
            <w:pPr>
              <w:jc w:val="center"/>
              <w:rPr>
                <w:sz w:val="14"/>
                <w:szCs w:val="18"/>
              </w:rPr>
            </w:pPr>
          </w:p>
        </w:tc>
        <w:tc>
          <w:tcPr>
            <w:tcW w:w="553" w:type="dxa"/>
            <w:shd w:val="clear" w:color="auto" w:fill="BFBFBF" w:themeFill="background1" w:themeFillShade="BF"/>
          </w:tcPr>
          <w:p w14:paraId="4E2A0ADA" w14:textId="77777777" w:rsidR="00B3290B" w:rsidRPr="00F63B23" w:rsidRDefault="00B3290B" w:rsidP="00B3290B">
            <w:pPr>
              <w:jc w:val="center"/>
              <w:rPr>
                <w:sz w:val="14"/>
                <w:szCs w:val="18"/>
              </w:rPr>
            </w:pPr>
          </w:p>
        </w:tc>
        <w:tc>
          <w:tcPr>
            <w:tcW w:w="862" w:type="dxa"/>
          </w:tcPr>
          <w:p w14:paraId="3DEF2383" w14:textId="77777777" w:rsidR="00B3290B"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F63B23">
              <w:rPr>
                <w:sz w:val="14"/>
                <w:szCs w:val="18"/>
              </w:rPr>
              <w:fldChar w:fldCharType="separate"/>
            </w:r>
            <w:r w:rsidRPr="00F63B23">
              <w:rPr>
                <w:rFonts w:ascii="Calibri" w:hAnsi="Calibri" w:cs="Calibri"/>
                <w:sz w:val="14"/>
              </w:rPr>
              <w:t>(Lang et al., 1989)</w:t>
            </w:r>
            <w:r w:rsidRPr="00F63B23">
              <w:rPr>
                <w:sz w:val="14"/>
                <w:szCs w:val="18"/>
              </w:rPr>
              <w:fldChar w:fldCharType="end"/>
            </w:r>
          </w:p>
        </w:tc>
      </w:tr>
      <w:tr w:rsidR="00F63B23" w14:paraId="59B4F295" w14:textId="77777777" w:rsidTr="00291E4C">
        <w:tc>
          <w:tcPr>
            <w:tcW w:w="1006" w:type="dxa"/>
          </w:tcPr>
          <w:p w14:paraId="14356715" w14:textId="77777777" w:rsidR="00B3290B" w:rsidRPr="00F63B23" w:rsidRDefault="00B3290B" w:rsidP="00B3290B">
            <w:pPr>
              <w:jc w:val="left"/>
              <w:rPr>
                <w:sz w:val="14"/>
                <w:szCs w:val="18"/>
              </w:rPr>
            </w:pPr>
            <w:r w:rsidRPr="00F63B23">
              <w:rPr>
                <w:sz w:val="14"/>
                <w:szCs w:val="18"/>
              </w:rPr>
              <w:t>6 pop composites</w:t>
            </w:r>
          </w:p>
        </w:tc>
        <w:tc>
          <w:tcPr>
            <w:tcW w:w="852" w:type="dxa"/>
          </w:tcPr>
          <w:p w14:paraId="5FC04D3F" w14:textId="77777777" w:rsidR="00B3290B" w:rsidRPr="00F63B23" w:rsidRDefault="00B3290B" w:rsidP="00B3290B">
            <w:pPr>
              <w:jc w:val="left"/>
              <w:rPr>
                <w:sz w:val="14"/>
                <w:szCs w:val="18"/>
              </w:rPr>
            </w:pPr>
            <w:r w:rsidRPr="00F63B23">
              <w:rPr>
                <w:sz w:val="14"/>
                <w:szCs w:val="18"/>
              </w:rPr>
              <w:t>Tamisage grain</w:t>
            </w:r>
          </w:p>
        </w:tc>
        <w:tc>
          <w:tcPr>
            <w:tcW w:w="739" w:type="dxa"/>
          </w:tcPr>
          <w:p w14:paraId="6F6041B3" w14:textId="77777777" w:rsidR="00B3290B" w:rsidRPr="00F63B23" w:rsidRDefault="00B3290B" w:rsidP="00B3290B">
            <w:pPr>
              <w:jc w:val="center"/>
              <w:rPr>
                <w:sz w:val="14"/>
                <w:szCs w:val="18"/>
              </w:rPr>
            </w:pPr>
            <w:r w:rsidRPr="00F63B23">
              <w:rPr>
                <w:sz w:val="14"/>
                <w:szCs w:val="18"/>
              </w:rPr>
              <w:t>3</w:t>
            </w:r>
          </w:p>
        </w:tc>
        <w:tc>
          <w:tcPr>
            <w:tcW w:w="901" w:type="dxa"/>
          </w:tcPr>
          <w:p w14:paraId="5AC56BBC" w14:textId="77777777" w:rsidR="00B3290B" w:rsidRPr="00F63B23" w:rsidRDefault="00B3290B" w:rsidP="00B3290B">
            <w:pPr>
              <w:jc w:val="center"/>
              <w:rPr>
                <w:sz w:val="14"/>
                <w:szCs w:val="18"/>
              </w:rPr>
            </w:pPr>
            <w:r w:rsidRPr="00F63B23">
              <w:rPr>
                <w:sz w:val="14"/>
                <w:szCs w:val="18"/>
              </w:rPr>
              <w:t>0</w:t>
            </w:r>
          </w:p>
        </w:tc>
        <w:tc>
          <w:tcPr>
            <w:tcW w:w="940" w:type="dxa"/>
            <w:shd w:val="clear" w:color="auto" w:fill="BFBFBF" w:themeFill="background1" w:themeFillShade="BF"/>
          </w:tcPr>
          <w:p w14:paraId="62C2E0F0" w14:textId="77777777" w:rsidR="00B3290B" w:rsidRPr="00F63B23" w:rsidRDefault="00B3290B" w:rsidP="00B3290B">
            <w:pPr>
              <w:jc w:val="center"/>
              <w:rPr>
                <w:sz w:val="14"/>
                <w:szCs w:val="18"/>
              </w:rPr>
            </w:pPr>
          </w:p>
        </w:tc>
        <w:tc>
          <w:tcPr>
            <w:tcW w:w="501" w:type="dxa"/>
            <w:shd w:val="clear" w:color="auto" w:fill="BFBFBF" w:themeFill="background1" w:themeFillShade="BF"/>
          </w:tcPr>
          <w:p w14:paraId="693C48A0"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48BB227A"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4E2681EE" w14:textId="77777777" w:rsidR="00B3290B" w:rsidRPr="00F63B23" w:rsidRDefault="00B3290B" w:rsidP="00B3290B">
            <w:pPr>
              <w:jc w:val="center"/>
              <w:rPr>
                <w:sz w:val="14"/>
                <w:szCs w:val="18"/>
              </w:rPr>
            </w:pPr>
          </w:p>
        </w:tc>
        <w:tc>
          <w:tcPr>
            <w:tcW w:w="879" w:type="dxa"/>
            <w:shd w:val="clear" w:color="auto" w:fill="BFBFBF" w:themeFill="background1" w:themeFillShade="BF"/>
          </w:tcPr>
          <w:p w14:paraId="3653589C" w14:textId="77777777" w:rsidR="00B3290B" w:rsidRPr="00F63B23" w:rsidRDefault="00B3290B" w:rsidP="00B3290B">
            <w:pPr>
              <w:jc w:val="center"/>
              <w:rPr>
                <w:sz w:val="14"/>
                <w:szCs w:val="18"/>
              </w:rPr>
            </w:pPr>
          </w:p>
        </w:tc>
        <w:tc>
          <w:tcPr>
            <w:tcW w:w="553" w:type="dxa"/>
            <w:shd w:val="clear" w:color="auto" w:fill="BFBFBF" w:themeFill="background1" w:themeFillShade="BF"/>
          </w:tcPr>
          <w:p w14:paraId="367B27A6" w14:textId="77777777" w:rsidR="00B3290B" w:rsidRPr="00F63B23" w:rsidRDefault="00B3290B" w:rsidP="00B3290B">
            <w:pPr>
              <w:jc w:val="center"/>
              <w:rPr>
                <w:sz w:val="14"/>
                <w:szCs w:val="18"/>
              </w:rPr>
            </w:pPr>
          </w:p>
        </w:tc>
        <w:tc>
          <w:tcPr>
            <w:tcW w:w="862" w:type="dxa"/>
          </w:tcPr>
          <w:p w14:paraId="2DACD004" w14:textId="77777777" w:rsidR="00B3290B"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F63B23">
              <w:rPr>
                <w:sz w:val="14"/>
                <w:szCs w:val="18"/>
              </w:rPr>
              <w:fldChar w:fldCharType="separate"/>
            </w:r>
            <w:r w:rsidRPr="00F63B23">
              <w:rPr>
                <w:rFonts w:ascii="Calibri" w:hAnsi="Calibri" w:cs="Calibri"/>
                <w:sz w:val="14"/>
              </w:rPr>
              <w:t>(Blum et al., 1991)</w:t>
            </w:r>
            <w:r w:rsidRPr="00F63B23">
              <w:rPr>
                <w:sz w:val="14"/>
                <w:szCs w:val="18"/>
              </w:rPr>
              <w:fldChar w:fldCharType="end"/>
            </w:r>
          </w:p>
        </w:tc>
      </w:tr>
      <w:tr w:rsidR="00F63B23" w14:paraId="68D12C28" w14:textId="77777777" w:rsidTr="00291E4C">
        <w:tc>
          <w:tcPr>
            <w:tcW w:w="1006" w:type="dxa"/>
          </w:tcPr>
          <w:p w14:paraId="0DCB22C3" w14:textId="77777777" w:rsidR="00B3290B" w:rsidRPr="00F63B23" w:rsidRDefault="00F63B23" w:rsidP="00B3290B">
            <w:pPr>
              <w:jc w:val="left"/>
              <w:rPr>
                <w:sz w:val="14"/>
                <w:szCs w:val="18"/>
              </w:rPr>
            </w:pPr>
            <w:r w:rsidRPr="00F63B23">
              <w:rPr>
                <w:sz w:val="14"/>
                <w:szCs w:val="18"/>
              </w:rPr>
              <w:t>1 pop à 10 parents</w:t>
            </w:r>
          </w:p>
        </w:tc>
        <w:tc>
          <w:tcPr>
            <w:tcW w:w="852" w:type="dxa"/>
          </w:tcPr>
          <w:p w14:paraId="45014425" w14:textId="77777777" w:rsidR="00B3290B" w:rsidRPr="00F63B23" w:rsidRDefault="00F63B23" w:rsidP="00B3290B">
            <w:pPr>
              <w:jc w:val="left"/>
              <w:rPr>
                <w:sz w:val="14"/>
                <w:szCs w:val="18"/>
              </w:rPr>
            </w:pPr>
            <w:r w:rsidRPr="00F63B23">
              <w:rPr>
                <w:sz w:val="14"/>
                <w:szCs w:val="18"/>
              </w:rPr>
              <w:t>Récurrente sur poids du grain</w:t>
            </w:r>
          </w:p>
        </w:tc>
        <w:tc>
          <w:tcPr>
            <w:tcW w:w="739" w:type="dxa"/>
          </w:tcPr>
          <w:p w14:paraId="5CA006D9" w14:textId="77777777" w:rsidR="00B3290B" w:rsidRPr="00F63B23" w:rsidRDefault="00F63B23" w:rsidP="00B3290B">
            <w:pPr>
              <w:jc w:val="center"/>
              <w:rPr>
                <w:sz w:val="14"/>
                <w:szCs w:val="18"/>
              </w:rPr>
            </w:pPr>
            <w:r w:rsidRPr="00F63B23">
              <w:rPr>
                <w:sz w:val="14"/>
                <w:szCs w:val="18"/>
              </w:rPr>
              <w:t>8</w:t>
            </w:r>
          </w:p>
        </w:tc>
        <w:tc>
          <w:tcPr>
            <w:tcW w:w="901" w:type="dxa"/>
          </w:tcPr>
          <w:p w14:paraId="023390A5" w14:textId="77777777" w:rsidR="00B3290B" w:rsidRPr="00F63B23" w:rsidRDefault="00F63B23" w:rsidP="00B3290B">
            <w:pPr>
              <w:jc w:val="center"/>
              <w:rPr>
                <w:sz w:val="14"/>
                <w:szCs w:val="18"/>
              </w:rPr>
            </w:pPr>
            <w:r w:rsidRPr="00F63B23">
              <w:rPr>
                <w:sz w:val="14"/>
                <w:szCs w:val="18"/>
              </w:rPr>
              <w:t>+4.5%/cycle</w:t>
            </w:r>
          </w:p>
        </w:tc>
        <w:tc>
          <w:tcPr>
            <w:tcW w:w="940" w:type="dxa"/>
          </w:tcPr>
          <w:p w14:paraId="0F40CD4E" w14:textId="77777777" w:rsidR="00B3290B" w:rsidRPr="00F63B23" w:rsidRDefault="00F63B23" w:rsidP="00B3290B">
            <w:pPr>
              <w:jc w:val="center"/>
              <w:rPr>
                <w:sz w:val="14"/>
                <w:szCs w:val="18"/>
              </w:rPr>
            </w:pPr>
            <w:r w:rsidRPr="00F63B23">
              <w:rPr>
                <w:sz w:val="14"/>
                <w:szCs w:val="18"/>
              </w:rPr>
              <w:t>0</w:t>
            </w:r>
          </w:p>
        </w:tc>
        <w:tc>
          <w:tcPr>
            <w:tcW w:w="501" w:type="dxa"/>
            <w:shd w:val="clear" w:color="auto" w:fill="BFBFBF" w:themeFill="background1" w:themeFillShade="BF"/>
          </w:tcPr>
          <w:p w14:paraId="4410E821" w14:textId="77777777" w:rsidR="00B3290B" w:rsidRPr="00F63B23" w:rsidRDefault="00B3290B" w:rsidP="00B3290B">
            <w:pPr>
              <w:jc w:val="center"/>
              <w:rPr>
                <w:sz w:val="14"/>
                <w:szCs w:val="18"/>
              </w:rPr>
            </w:pPr>
          </w:p>
        </w:tc>
        <w:tc>
          <w:tcPr>
            <w:tcW w:w="786" w:type="dxa"/>
          </w:tcPr>
          <w:p w14:paraId="57A60CB5" w14:textId="77777777" w:rsidR="00B3290B" w:rsidRPr="00F63B23" w:rsidRDefault="00F63B23" w:rsidP="00B3290B">
            <w:pPr>
              <w:jc w:val="center"/>
              <w:rPr>
                <w:sz w:val="14"/>
                <w:szCs w:val="18"/>
              </w:rPr>
            </w:pPr>
            <w:r w:rsidRPr="00F63B23">
              <w:rPr>
                <w:sz w:val="14"/>
                <w:szCs w:val="18"/>
              </w:rPr>
              <w:t>+0.5 jour/cycle</w:t>
            </w:r>
          </w:p>
        </w:tc>
        <w:tc>
          <w:tcPr>
            <w:tcW w:w="1043" w:type="dxa"/>
          </w:tcPr>
          <w:p w14:paraId="184269FA" w14:textId="77777777" w:rsidR="00B3290B" w:rsidRPr="00F63B23" w:rsidRDefault="00F63B23" w:rsidP="00B3290B">
            <w:pPr>
              <w:jc w:val="center"/>
              <w:rPr>
                <w:sz w:val="14"/>
                <w:szCs w:val="18"/>
              </w:rPr>
            </w:pPr>
            <w:r w:rsidRPr="00F63B23">
              <w:rPr>
                <w:sz w:val="14"/>
                <w:szCs w:val="18"/>
              </w:rPr>
              <w:t>+8.4 /cycle</w:t>
            </w:r>
          </w:p>
        </w:tc>
        <w:tc>
          <w:tcPr>
            <w:tcW w:w="879" w:type="dxa"/>
          </w:tcPr>
          <w:p w14:paraId="46E856B7" w14:textId="77777777" w:rsidR="00B3290B" w:rsidRPr="00F63B23" w:rsidRDefault="00F63B23" w:rsidP="00B3290B">
            <w:pPr>
              <w:jc w:val="center"/>
              <w:rPr>
                <w:sz w:val="14"/>
                <w:szCs w:val="18"/>
              </w:rPr>
            </w:pPr>
            <w:r w:rsidRPr="00F63B23">
              <w:rPr>
                <w:sz w:val="14"/>
                <w:szCs w:val="18"/>
              </w:rPr>
              <w:t>-0.5/cycle</w:t>
            </w:r>
          </w:p>
        </w:tc>
        <w:tc>
          <w:tcPr>
            <w:tcW w:w="553" w:type="dxa"/>
          </w:tcPr>
          <w:p w14:paraId="5A537B7A" w14:textId="77777777" w:rsidR="00B3290B" w:rsidRPr="00F63B23" w:rsidRDefault="00F63B23" w:rsidP="00B3290B">
            <w:pPr>
              <w:jc w:val="center"/>
              <w:rPr>
                <w:sz w:val="14"/>
                <w:szCs w:val="18"/>
              </w:rPr>
            </w:pPr>
            <w:r w:rsidRPr="00F63B23">
              <w:rPr>
                <w:sz w:val="14"/>
                <w:szCs w:val="18"/>
              </w:rPr>
              <w:t>0</w:t>
            </w:r>
          </w:p>
        </w:tc>
        <w:tc>
          <w:tcPr>
            <w:tcW w:w="862" w:type="dxa"/>
          </w:tcPr>
          <w:p w14:paraId="4FB4DEB9" w14:textId="77777777" w:rsidR="00B3290B" w:rsidRPr="00F63B23" w:rsidRDefault="00F63B23"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F63B23">
              <w:rPr>
                <w:rFonts w:ascii="Cambria Math" w:hAnsi="Cambria Math" w:cs="Cambria Math"/>
                <w:sz w:val="14"/>
                <w:szCs w:val="18"/>
              </w:rPr>
              <w:instrText>∼</w:instrText>
            </w:r>
            <w:r w:rsidRPr="00F63B2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F63B23">
              <w:rPr>
                <w:sz w:val="14"/>
                <w:szCs w:val="18"/>
              </w:rPr>
              <w:fldChar w:fldCharType="separate"/>
            </w:r>
            <w:r w:rsidRPr="00F63B23">
              <w:rPr>
                <w:rFonts w:ascii="Calibri" w:hAnsi="Calibri" w:cs="Calibri"/>
                <w:sz w:val="14"/>
              </w:rPr>
              <w:t>(Wiersma et al., 2001)</w:t>
            </w:r>
            <w:r w:rsidRPr="00F63B23">
              <w:rPr>
                <w:sz w:val="14"/>
                <w:szCs w:val="18"/>
              </w:rPr>
              <w:fldChar w:fldCharType="end"/>
            </w:r>
          </w:p>
        </w:tc>
      </w:tr>
      <w:tr w:rsidR="00F63B23" w14:paraId="1D71019A" w14:textId="77777777" w:rsidTr="00291E4C">
        <w:tc>
          <w:tcPr>
            <w:tcW w:w="1006" w:type="dxa"/>
          </w:tcPr>
          <w:p w14:paraId="3B97E947" w14:textId="77777777" w:rsidR="00B3290B" w:rsidRPr="00F63B23" w:rsidRDefault="00F63B23" w:rsidP="00B3290B">
            <w:pPr>
              <w:jc w:val="left"/>
              <w:rPr>
                <w:sz w:val="14"/>
                <w:szCs w:val="18"/>
              </w:rPr>
            </w:pPr>
            <w:r w:rsidRPr="00F63B23">
              <w:rPr>
                <w:sz w:val="14"/>
                <w:szCs w:val="18"/>
              </w:rPr>
              <w:t>1 pop à 10 parents</w:t>
            </w:r>
          </w:p>
        </w:tc>
        <w:tc>
          <w:tcPr>
            <w:tcW w:w="852" w:type="dxa"/>
            <w:shd w:val="clear" w:color="auto" w:fill="BFBFBF" w:themeFill="background1" w:themeFillShade="BF"/>
          </w:tcPr>
          <w:p w14:paraId="4DDD0E1A" w14:textId="77777777" w:rsidR="00B3290B" w:rsidRPr="00F63B23" w:rsidRDefault="00B3290B" w:rsidP="00B3290B">
            <w:pPr>
              <w:jc w:val="left"/>
              <w:rPr>
                <w:sz w:val="14"/>
                <w:szCs w:val="18"/>
              </w:rPr>
            </w:pPr>
          </w:p>
        </w:tc>
        <w:tc>
          <w:tcPr>
            <w:tcW w:w="739" w:type="dxa"/>
          </w:tcPr>
          <w:p w14:paraId="3472D5F6" w14:textId="77777777" w:rsidR="00B3290B" w:rsidRPr="00F63B23" w:rsidRDefault="00F63B23" w:rsidP="00B3290B">
            <w:pPr>
              <w:jc w:val="center"/>
              <w:rPr>
                <w:sz w:val="14"/>
                <w:szCs w:val="18"/>
              </w:rPr>
            </w:pPr>
            <w:r w:rsidRPr="00F63B23">
              <w:rPr>
                <w:sz w:val="14"/>
                <w:szCs w:val="18"/>
              </w:rPr>
              <w:t>4</w:t>
            </w:r>
          </w:p>
        </w:tc>
        <w:tc>
          <w:tcPr>
            <w:tcW w:w="901" w:type="dxa"/>
          </w:tcPr>
          <w:p w14:paraId="34870207" w14:textId="77777777" w:rsidR="00B3290B" w:rsidRPr="00F63B23" w:rsidRDefault="00F63B23" w:rsidP="00B3290B">
            <w:pPr>
              <w:jc w:val="center"/>
              <w:rPr>
                <w:sz w:val="14"/>
                <w:szCs w:val="18"/>
              </w:rPr>
            </w:pPr>
            <w:r w:rsidRPr="00F63B23">
              <w:rPr>
                <w:sz w:val="14"/>
                <w:szCs w:val="18"/>
              </w:rPr>
              <w:t>+7% / cycle</w:t>
            </w:r>
          </w:p>
        </w:tc>
        <w:tc>
          <w:tcPr>
            <w:tcW w:w="940" w:type="dxa"/>
          </w:tcPr>
          <w:p w14:paraId="3A65A135" w14:textId="77777777" w:rsidR="00B3290B" w:rsidRPr="00F63B23" w:rsidRDefault="00F63B23" w:rsidP="00B3290B">
            <w:pPr>
              <w:jc w:val="center"/>
              <w:rPr>
                <w:sz w:val="14"/>
                <w:szCs w:val="18"/>
              </w:rPr>
            </w:pPr>
            <w:r w:rsidRPr="00F63B23">
              <w:rPr>
                <w:sz w:val="14"/>
                <w:szCs w:val="18"/>
              </w:rPr>
              <w:t>0</w:t>
            </w:r>
          </w:p>
        </w:tc>
        <w:tc>
          <w:tcPr>
            <w:tcW w:w="501" w:type="dxa"/>
          </w:tcPr>
          <w:p w14:paraId="67E63FD9" w14:textId="77777777" w:rsidR="00B3290B" w:rsidRPr="00F63B23" w:rsidRDefault="00F63B23" w:rsidP="00B3290B">
            <w:pPr>
              <w:jc w:val="center"/>
              <w:rPr>
                <w:sz w:val="14"/>
                <w:szCs w:val="18"/>
              </w:rPr>
            </w:pPr>
            <w:r w:rsidRPr="00F63B23">
              <w:rPr>
                <w:sz w:val="14"/>
                <w:szCs w:val="18"/>
              </w:rPr>
              <w:t>+1% / cycle</w:t>
            </w:r>
          </w:p>
        </w:tc>
        <w:tc>
          <w:tcPr>
            <w:tcW w:w="786" w:type="dxa"/>
          </w:tcPr>
          <w:p w14:paraId="072C609F" w14:textId="77777777" w:rsidR="00B3290B" w:rsidRPr="00F63B23" w:rsidRDefault="00F63B23" w:rsidP="00B3290B">
            <w:pPr>
              <w:jc w:val="center"/>
              <w:rPr>
                <w:sz w:val="14"/>
                <w:szCs w:val="18"/>
              </w:rPr>
            </w:pPr>
            <w:r w:rsidRPr="00F63B23">
              <w:rPr>
                <w:sz w:val="14"/>
                <w:szCs w:val="18"/>
              </w:rPr>
              <w:t>+2% /cycle</w:t>
            </w:r>
          </w:p>
        </w:tc>
        <w:tc>
          <w:tcPr>
            <w:tcW w:w="1043" w:type="dxa"/>
            <w:shd w:val="clear" w:color="auto" w:fill="BFBFBF" w:themeFill="background1" w:themeFillShade="BF"/>
          </w:tcPr>
          <w:p w14:paraId="4C835FBF" w14:textId="77777777" w:rsidR="00B3290B" w:rsidRPr="00F63B23" w:rsidRDefault="00B3290B" w:rsidP="00B3290B">
            <w:pPr>
              <w:jc w:val="center"/>
              <w:rPr>
                <w:sz w:val="14"/>
                <w:szCs w:val="18"/>
              </w:rPr>
            </w:pPr>
          </w:p>
        </w:tc>
        <w:tc>
          <w:tcPr>
            <w:tcW w:w="879" w:type="dxa"/>
          </w:tcPr>
          <w:p w14:paraId="66FCEDC3" w14:textId="77777777" w:rsidR="00B3290B" w:rsidRPr="00F63B23" w:rsidRDefault="00F63B23" w:rsidP="00B3290B">
            <w:pPr>
              <w:jc w:val="center"/>
              <w:rPr>
                <w:sz w:val="14"/>
                <w:szCs w:val="18"/>
              </w:rPr>
            </w:pPr>
            <w:r w:rsidRPr="00F63B23">
              <w:rPr>
                <w:sz w:val="14"/>
                <w:szCs w:val="18"/>
              </w:rPr>
              <w:t>0</w:t>
            </w:r>
          </w:p>
        </w:tc>
        <w:tc>
          <w:tcPr>
            <w:tcW w:w="553" w:type="dxa"/>
          </w:tcPr>
          <w:p w14:paraId="103A47B5" w14:textId="77777777" w:rsidR="00B3290B" w:rsidRPr="00F63B23" w:rsidRDefault="00F63B23" w:rsidP="00B3290B">
            <w:pPr>
              <w:jc w:val="center"/>
              <w:rPr>
                <w:sz w:val="14"/>
                <w:szCs w:val="18"/>
              </w:rPr>
            </w:pPr>
            <w:r w:rsidRPr="00F63B23">
              <w:rPr>
                <w:sz w:val="14"/>
                <w:szCs w:val="18"/>
              </w:rPr>
              <w:t>0</w:t>
            </w:r>
          </w:p>
        </w:tc>
        <w:tc>
          <w:tcPr>
            <w:tcW w:w="862" w:type="dxa"/>
          </w:tcPr>
          <w:p w14:paraId="26DD9384" w14:textId="77777777" w:rsidR="00B3290B" w:rsidRPr="00F63B23" w:rsidRDefault="00F63B23" w:rsidP="00B3290B">
            <w:pPr>
              <w:jc w:val="left"/>
              <w:rPr>
                <w:sz w:val="14"/>
                <w:szCs w:val="18"/>
              </w:rPr>
            </w:pPr>
            <w:r w:rsidRPr="00F63B23">
              <w:rPr>
                <w:sz w:val="14"/>
                <w:szCs w:val="18"/>
              </w:rPr>
              <w:fldChar w:fldCharType="begin"/>
            </w:r>
            <w:r w:rsidR="00F852AF">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F63B23">
              <w:rPr>
                <w:sz w:val="14"/>
                <w:szCs w:val="18"/>
              </w:rPr>
              <w:fldChar w:fldCharType="separate"/>
            </w:r>
            <w:r w:rsidRPr="00F63B23">
              <w:rPr>
                <w:rFonts w:ascii="Calibri" w:hAnsi="Calibri" w:cs="Calibri"/>
                <w:sz w:val="14"/>
              </w:rPr>
              <w:t>(Busch and Kofoid, 1982)</w:t>
            </w:r>
            <w:r w:rsidRPr="00F63B23">
              <w:rPr>
                <w:sz w:val="14"/>
                <w:szCs w:val="18"/>
              </w:rPr>
              <w:fldChar w:fldCharType="end"/>
            </w:r>
          </w:p>
        </w:tc>
      </w:tr>
      <w:tr w:rsidR="00F63B23" w14:paraId="71B335B2" w14:textId="77777777" w:rsidTr="002F1C3D">
        <w:tc>
          <w:tcPr>
            <w:tcW w:w="1006" w:type="dxa"/>
          </w:tcPr>
          <w:p w14:paraId="135731D6" w14:textId="77777777" w:rsidR="00B3290B" w:rsidRPr="00F63B23" w:rsidRDefault="00A53F83" w:rsidP="00B3290B">
            <w:pPr>
              <w:jc w:val="left"/>
              <w:rPr>
                <w:sz w:val="14"/>
                <w:szCs w:val="18"/>
              </w:rPr>
            </w:pPr>
            <w:r>
              <w:rPr>
                <w:sz w:val="14"/>
                <w:szCs w:val="18"/>
              </w:rPr>
              <w:t xml:space="preserve">1 pop à 10 parents issue de 5 pop biparentales sélectionnées puis </w:t>
            </w:r>
            <w:proofErr w:type="spellStart"/>
            <w:r>
              <w:rPr>
                <w:sz w:val="14"/>
                <w:szCs w:val="18"/>
              </w:rPr>
              <w:t>intercroisées</w:t>
            </w:r>
            <w:proofErr w:type="spellEnd"/>
          </w:p>
        </w:tc>
        <w:tc>
          <w:tcPr>
            <w:tcW w:w="852" w:type="dxa"/>
          </w:tcPr>
          <w:p w14:paraId="131F9DC3" w14:textId="77777777" w:rsidR="00B3290B" w:rsidRPr="00F63B23" w:rsidRDefault="00A53F83" w:rsidP="00B3290B">
            <w:pPr>
              <w:jc w:val="left"/>
              <w:rPr>
                <w:sz w:val="14"/>
                <w:szCs w:val="18"/>
              </w:rPr>
            </w:pPr>
            <w:r>
              <w:rPr>
                <w:sz w:val="14"/>
                <w:szCs w:val="18"/>
              </w:rPr>
              <w:t>Tamisage grain</w:t>
            </w:r>
          </w:p>
        </w:tc>
        <w:tc>
          <w:tcPr>
            <w:tcW w:w="739" w:type="dxa"/>
          </w:tcPr>
          <w:p w14:paraId="3EF3EC1A" w14:textId="77777777" w:rsidR="00B3290B" w:rsidRPr="00F63B23" w:rsidRDefault="00A53F83" w:rsidP="00B3290B">
            <w:pPr>
              <w:jc w:val="center"/>
              <w:rPr>
                <w:sz w:val="14"/>
                <w:szCs w:val="18"/>
              </w:rPr>
            </w:pPr>
            <w:r>
              <w:rPr>
                <w:sz w:val="14"/>
                <w:szCs w:val="18"/>
              </w:rPr>
              <w:t>3</w:t>
            </w:r>
          </w:p>
        </w:tc>
        <w:tc>
          <w:tcPr>
            <w:tcW w:w="901" w:type="dxa"/>
          </w:tcPr>
          <w:p w14:paraId="2EB56602" w14:textId="77777777" w:rsidR="00B3290B" w:rsidRPr="00F63B23" w:rsidRDefault="00A53F83" w:rsidP="00B3290B">
            <w:pPr>
              <w:jc w:val="center"/>
              <w:rPr>
                <w:sz w:val="14"/>
                <w:szCs w:val="18"/>
              </w:rPr>
            </w:pPr>
            <w:r>
              <w:rPr>
                <w:sz w:val="14"/>
                <w:szCs w:val="18"/>
              </w:rPr>
              <w:t>+</w:t>
            </w:r>
          </w:p>
        </w:tc>
        <w:tc>
          <w:tcPr>
            <w:tcW w:w="940" w:type="dxa"/>
          </w:tcPr>
          <w:p w14:paraId="001715ED" w14:textId="77777777" w:rsidR="00B3290B" w:rsidRPr="00F63B23" w:rsidRDefault="00A53F83" w:rsidP="00B3290B">
            <w:pPr>
              <w:jc w:val="center"/>
              <w:rPr>
                <w:sz w:val="14"/>
                <w:szCs w:val="18"/>
              </w:rPr>
            </w:pPr>
            <w:r>
              <w:rPr>
                <w:sz w:val="14"/>
                <w:szCs w:val="18"/>
              </w:rPr>
              <w:t>+</w:t>
            </w:r>
          </w:p>
        </w:tc>
        <w:tc>
          <w:tcPr>
            <w:tcW w:w="501" w:type="dxa"/>
            <w:shd w:val="clear" w:color="auto" w:fill="BFBFBF" w:themeFill="background1" w:themeFillShade="BF"/>
          </w:tcPr>
          <w:p w14:paraId="10B0C53F"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688BB271"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52497528" w14:textId="77777777" w:rsidR="00B3290B" w:rsidRPr="00F63B23" w:rsidRDefault="00B3290B" w:rsidP="00B3290B">
            <w:pPr>
              <w:jc w:val="center"/>
              <w:rPr>
                <w:sz w:val="14"/>
                <w:szCs w:val="18"/>
              </w:rPr>
            </w:pPr>
          </w:p>
        </w:tc>
        <w:tc>
          <w:tcPr>
            <w:tcW w:w="879" w:type="dxa"/>
          </w:tcPr>
          <w:p w14:paraId="67205A91" w14:textId="77777777" w:rsidR="00B3290B" w:rsidRPr="00F63B23" w:rsidRDefault="00A53F83" w:rsidP="00B3290B">
            <w:pPr>
              <w:jc w:val="center"/>
              <w:rPr>
                <w:sz w:val="14"/>
                <w:szCs w:val="18"/>
              </w:rPr>
            </w:pPr>
            <w:r>
              <w:rPr>
                <w:sz w:val="14"/>
                <w:szCs w:val="18"/>
              </w:rPr>
              <w:t>0</w:t>
            </w:r>
          </w:p>
        </w:tc>
        <w:tc>
          <w:tcPr>
            <w:tcW w:w="553" w:type="dxa"/>
          </w:tcPr>
          <w:p w14:paraId="5F3F611D" w14:textId="77777777" w:rsidR="00B3290B" w:rsidRPr="00F63B23" w:rsidRDefault="00A53F83" w:rsidP="00B3290B">
            <w:pPr>
              <w:jc w:val="center"/>
              <w:rPr>
                <w:sz w:val="14"/>
                <w:szCs w:val="18"/>
              </w:rPr>
            </w:pPr>
            <w:r>
              <w:rPr>
                <w:sz w:val="14"/>
                <w:szCs w:val="18"/>
              </w:rPr>
              <w:t>+</w:t>
            </w:r>
          </w:p>
        </w:tc>
        <w:tc>
          <w:tcPr>
            <w:tcW w:w="862" w:type="dxa"/>
          </w:tcPr>
          <w:p w14:paraId="1D7D79B7" w14:textId="77777777" w:rsidR="00B3290B" w:rsidRPr="00F63B23" w:rsidRDefault="00A53F83" w:rsidP="00B3290B">
            <w:pPr>
              <w:jc w:val="left"/>
              <w:rPr>
                <w:sz w:val="14"/>
                <w:szCs w:val="18"/>
              </w:rPr>
            </w:pPr>
            <w:r>
              <w:rPr>
                <w:sz w:val="14"/>
                <w:szCs w:val="18"/>
              </w:rPr>
              <w:fldChar w:fldCharType="begin"/>
            </w:r>
            <w:r>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Pr>
                <w:sz w:val="14"/>
                <w:szCs w:val="18"/>
              </w:rPr>
              <w:fldChar w:fldCharType="separate"/>
            </w:r>
            <w:r w:rsidRPr="00A53F83">
              <w:rPr>
                <w:rFonts w:ascii="Calibri" w:hAnsi="Calibri" w:cs="Calibri"/>
                <w:sz w:val="14"/>
              </w:rPr>
              <w:t>(Sharma et al., 1995)</w:t>
            </w:r>
            <w:r>
              <w:rPr>
                <w:sz w:val="14"/>
                <w:szCs w:val="18"/>
              </w:rPr>
              <w:fldChar w:fldCharType="end"/>
            </w:r>
          </w:p>
        </w:tc>
      </w:tr>
    </w:tbl>
    <w:p w14:paraId="031FF42A" w14:textId="77777777" w:rsidR="00781049" w:rsidRDefault="00781049" w:rsidP="00781049">
      <w:pPr>
        <w:pStyle w:val="Lgende"/>
        <w:spacing w:after="0"/>
        <w:jc w:val="left"/>
      </w:pPr>
      <w:r>
        <w:t xml:space="preserve">Tableau </w:t>
      </w:r>
      <w:fldSimple w:instr=" SEQ Tableau \* ARABIC ">
        <w:r>
          <w:rPr>
            <w:noProof/>
          </w:rPr>
          <w:t>1</w:t>
        </w:r>
      </w:fldSimple>
      <w:r>
        <w:t xml:space="preserve"> : Résultats d'études sur la sélection massale pour le PMG dans des populations de blé</w:t>
      </w:r>
    </w:p>
    <w:p w14:paraId="7BE6A487" w14:textId="77777777" w:rsidR="00781049" w:rsidRPr="00781049" w:rsidRDefault="00781049" w:rsidP="00781049">
      <w:pPr>
        <w:pStyle w:val="Lgende"/>
        <w:spacing w:after="0"/>
      </w:pPr>
      <w:proofErr w:type="spellStart"/>
      <w:r w:rsidRPr="00781049">
        <w:t>Rdt</w:t>
      </w:r>
      <w:proofErr w:type="spellEnd"/>
      <w:r w:rsidRPr="00781049">
        <w:t xml:space="preserve"> = rendement, </w:t>
      </w:r>
      <w:proofErr w:type="spellStart"/>
      <w:r w:rsidRPr="00781049">
        <w:t>Prot</w:t>
      </w:r>
      <w:proofErr w:type="spellEnd"/>
      <w:r w:rsidRPr="00781049">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5A42D4DE" w14:textId="77777777" w:rsidR="00781049" w:rsidRDefault="00781049" w:rsidP="002A1233"/>
    <w:p w14:paraId="3464655D" w14:textId="1A41E7C1" w:rsidR="005205BC" w:rsidRDefault="00291E4C" w:rsidP="000F42CD">
      <w:r>
        <w:t xml:space="preserve">On constate </w:t>
      </w:r>
      <w:r w:rsidR="00384942">
        <w:t>que dans la majorité des études, la sélection sur grain a eu un effet positif sur le PMG et le rendement en quelques cycles de sélection. Il semble que la taille des plants soit peu affectée, et les effets ne sont pas clairs sur la précocité</w:t>
      </w:r>
      <w:r w:rsidR="00460E65">
        <w:t>, le nombre de grains par épi</w:t>
      </w:r>
      <w:r w:rsidR="00384942">
        <w:t xml:space="preserve"> ou le taux de protéine</w:t>
      </w:r>
      <w:r w:rsidR="00460E65">
        <w:t>s</w:t>
      </w:r>
      <w:r w:rsidR="00384942">
        <w:t xml:space="preserve">. </w:t>
      </w:r>
      <w:r w:rsidR="009545B8">
        <w:t>De plus, l</w:t>
      </w:r>
      <w:r w:rsidR="009179BB">
        <w:t xml:space="preserve">es </w:t>
      </w:r>
      <w:r w:rsidR="009545B8">
        <w:t>étude</w:t>
      </w:r>
      <w:r w:rsidR="009179BB">
        <w:t>s</w:t>
      </w:r>
      <w:r w:rsidR="009545B8">
        <w:t xml:space="preserve"> menée</w:t>
      </w:r>
      <w:r w:rsidR="009179BB">
        <w:t>s</w:t>
      </w:r>
      <w:r w:rsidR="009545B8">
        <w:t xml:space="preserve"> par </w:t>
      </w:r>
      <w:r w:rsidR="009179BB">
        <w:fldChar w:fldCharType="begin"/>
      </w:r>
      <w:r w:rsidR="00F852AF">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F852AF">
        <w:rPr>
          <w:rFonts w:ascii="Cambria Math" w:hAnsi="Cambria Math" w:cs="Cambria Math"/>
        </w:rPr>
        <w:instrText>∼</w:instrText>
      </w:r>
      <w:r w:rsidR="00F852AF">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9179BB">
        <w:fldChar w:fldCharType="separate"/>
      </w:r>
      <w:r w:rsidR="009179BB">
        <w:rPr>
          <w:rFonts w:ascii="Calibri" w:hAnsi="Calibri" w:cs="Calibri"/>
        </w:rPr>
        <w:t>Wiersma et al.</w:t>
      </w:r>
      <w:r w:rsidR="009179BB" w:rsidRPr="009179BB">
        <w:rPr>
          <w:rFonts w:ascii="Calibri" w:hAnsi="Calibri" w:cs="Calibri"/>
        </w:rPr>
        <w:t xml:space="preserve"> </w:t>
      </w:r>
      <w:r w:rsidR="009179BB">
        <w:rPr>
          <w:rFonts w:ascii="Calibri" w:hAnsi="Calibri" w:cs="Calibri"/>
        </w:rPr>
        <w:t>(</w:t>
      </w:r>
      <w:r w:rsidR="009179BB" w:rsidRPr="009179BB">
        <w:rPr>
          <w:rFonts w:ascii="Calibri" w:hAnsi="Calibri" w:cs="Calibri"/>
        </w:rPr>
        <w:t>2001)</w:t>
      </w:r>
      <w:r w:rsidR="009179BB">
        <w:fldChar w:fldCharType="end"/>
      </w:r>
      <w:r w:rsidR="009179BB">
        <w:t xml:space="preserve"> et </w:t>
      </w:r>
      <w:r w:rsidR="009179BB">
        <w:fldChar w:fldCharType="begin"/>
      </w:r>
      <w:r w:rsidR="00F852AF">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9179BB">
        <w:fldChar w:fldCharType="separate"/>
      </w:r>
      <w:r w:rsidR="009179BB">
        <w:rPr>
          <w:rFonts w:ascii="Calibri" w:hAnsi="Calibri" w:cs="Calibri"/>
        </w:rPr>
        <w:t>Busch and Kofoid</w:t>
      </w:r>
      <w:r w:rsidR="009179BB" w:rsidRPr="009179BB">
        <w:rPr>
          <w:rFonts w:ascii="Calibri" w:hAnsi="Calibri" w:cs="Calibri"/>
        </w:rPr>
        <w:t xml:space="preserve"> </w:t>
      </w:r>
      <w:r w:rsidR="009179BB">
        <w:rPr>
          <w:rFonts w:ascii="Calibri" w:hAnsi="Calibri" w:cs="Calibri"/>
        </w:rPr>
        <w:t>(</w:t>
      </w:r>
      <w:r w:rsidR="009179BB" w:rsidRPr="009179BB">
        <w:rPr>
          <w:rFonts w:ascii="Calibri" w:hAnsi="Calibri" w:cs="Calibri"/>
        </w:rPr>
        <w:t>1982)</w:t>
      </w:r>
      <w:r w:rsidR="009179BB">
        <w:fldChar w:fldCharType="end"/>
      </w:r>
      <w:r w:rsidR="00EF3AAE">
        <w:t xml:space="preserve"> </w:t>
      </w:r>
      <w:r w:rsidR="009179BB">
        <w:t xml:space="preserve">semblent montrer que la sélection est plus efficace pendant les premiers cycles de sélection. </w:t>
      </w:r>
      <w:r w:rsidR="00F91EF0">
        <w:fldChar w:fldCharType="begin"/>
      </w:r>
      <w:r w:rsidR="00F852AF">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F852AF">
        <w:rPr>
          <w:rFonts w:ascii="Cambria Math" w:hAnsi="Cambria Math" w:cs="Cambria Math"/>
        </w:rPr>
        <w:instrText>∼</w:instrText>
      </w:r>
      <w:r w:rsidR="00F852AF">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F91EF0">
        <w:fldChar w:fldCharType="separate"/>
      </w:r>
      <w:r w:rsidR="00F91EF0">
        <w:rPr>
          <w:rFonts w:ascii="Calibri" w:hAnsi="Calibri" w:cs="Calibri"/>
        </w:rPr>
        <w:t>Wiersma et al. (</w:t>
      </w:r>
      <w:r w:rsidR="00F91EF0" w:rsidRPr="00F91EF0">
        <w:rPr>
          <w:rFonts w:ascii="Calibri" w:hAnsi="Calibri" w:cs="Calibri"/>
        </w:rPr>
        <w:t>2001)</w:t>
      </w:r>
      <w:r w:rsidR="00F91EF0">
        <w:fldChar w:fldCharType="end"/>
      </w:r>
      <w:r w:rsidR="00F91EF0">
        <w:t xml:space="preserve"> précisent également que </w:t>
      </w:r>
      <w:r w:rsidR="00151746">
        <w:t xml:space="preserve">la variance génétique pour le PMG a été fortement réduite </w:t>
      </w:r>
      <w:r w:rsidR="00494B98">
        <w:t>par</w:t>
      </w:r>
      <w:r w:rsidR="00151746">
        <w:t xml:space="preserve"> la sélection. Ils ont aussi remarqué que les réponses des traits étaient globalement linéaires au cours des cycles de sélection alors que leurs héritabilités variaient énormément à chaque cycle, ce qui implique que l’héritabilité a eu un mauvais pouvoir prédictif dans leur population.</w:t>
      </w:r>
      <w:r w:rsidR="00075A94">
        <w:t xml:space="preserve"> </w:t>
      </w:r>
      <w:r w:rsidR="00146379">
        <w:t xml:space="preserve">L’étude menée par </w:t>
      </w:r>
      <w:r w:rsidR="00146379">
        <w:fldChar w:fldCharType="begin"/>
      </w:r>
      <w:r w:rsidR="00F852AF">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146379">
        <w:fldChar w:fldCharType="separate"/>
      </w:r>
      <w:r w:rsidR="00146379">
        <w:rPr>
          <w:rFonts w:ascii="Calibri" w:hAnsi="Calibri" w:cs="Calibri"/>
        </w:rPr>
        <w:t>Nass</w:t>
      </w:r>
      <w:r w:rsidR="00146379" w:rsidRPr="00146379">
        <w:rPr>
          <w:rFonts w:ascii="Calibri" w:hAnsi="Calibri" w:cs="Calibri"/>
        </w:rPr>
        <w:t xml:space="preserve"> </w:t>
      </w:r>
      <w:r w:rsidR="00146379">
        <w:rPr>
          <w:rFonts w:ascii="Calibri" w:hAnsi="Calibri" w:cs="Calibri"/>
        </w:rPr>
        <w:t>(</w:t>
      </w:r>
      <w:r w:rsidR="00146379" w:rsidRPr="00146379">
        <w:rPr>
          <w:rFonts w:ascii="Calibri" w:hAnsi="Calibri" w:cs="Calibri"/>
        </w:rPr>
        <w:t>1987)</w:t>
      </w:r>
      <w:r w:rsidR="00146379">
        <w:fldChar w:fldCharType="end"/>
      </w:r>
      <w:r w:rsidR="00146379">
        <w:t xml:space="preserve"> a comparé la sélection sur grain et la sélection sur épi. </w:t>
      </w:r>
      <w:r w:rsidR="00033F9A">
        <w:t>Leur conclusion a été que la sélection sur grain est plus efficace dans de grandes populations, mais que la sélection sur épi peut être avantageuse dans des populations réduites</w:t>
      </w:r>
      <w:r w:rsidR="00146379">
        <w:t xml:space="preserve">. </w:t>
      </w:r>
      <w:r w:rsidR="000F42CD">
        <w:t xml:space="preserve">Il semble donc que sélectionner sur </w:t>
      </w:r>
      <w:r w:rsidR="00474D9C">
        <w:t xml:space="preserve">la taille </w:t>
      </w:r>
      <w:r w:rsidR="000D3FE0">
        <w:t xml:space="preserve">individuelle </w:t>
      </w:r>
      <w:r w:rsidR="00474D9C">
        <w:t>du grain</w:t>
      </w:r>
      <w:r w:rsidR="00091B5B">
        <w:t xml:space="preserve"> permet de</w:t>
      </w:r>
      <w:r w:rsidR="000F42CD">
        <w:t xml:space="preserve"> </w:t>
      </w:r>
      <w:r w:rsidR="00D360EB">
        <w:t>faire varier</w:t>
      </w:r>
      <w:r w:rsidR="000D3FE0">
        <w:t xml:space="preserve"> </w:t>
      </w:r>
      <w:r w:rsidR="00B1498F">
        <w:t>le PMG</w:t>
      </w:r>
      <w:r w:rsidR="00D360EB">
        <w:t xml:space="preserve">, </w:t>
      </w:r>
      <w:r w:rsidR="00456CA0">
        <w:t xml:space="preserve">et </w:t>
      </w:r>
      <w:r w:rsidR="00D360EB">
        <w:t>a tendance à</w:t>
      </w:r>
      <w:r w:rsidR="000F42CD">
        <w:t xml:space="preserve"> </w:t>
      </w:r>
      <w:r w:rsidR="00091B5B">
        <w:t xml:space="preserve">aussi faire varier le rendement. Cependant l’effet de cette sélection </w:t>
      </w:r>
      <w:r w:rsidR="00A061B3">
        <w:t>sur la morphologie des grains individuels</w:t>
      </w:r>
      <w:r w:rsidR="00091B5B">
        <w:t>, et</w:t>
      </w:r>
      <w:r w:rsidR="000F42CD">
        <w:t xml:space="preserve"> sur les autr</w:t>
      </w:r>
      <w:r w:rsidR="004A294A">
        <w:t>es caractéristiques du blé est</w:t>
      </w:r>
      <w:r w:rsidR="000F42CD">
        <w:t xml:space="preserve"> peu étudié. </w:t>
      </w:r>
    </w:p>
    <w:p w14:paraId="0A917143" w14:textId="77777777" w:rsidR="005D2CCE" w:rsidRDefault="005D2CCE" w:rsidP="000F42CD"/>
    <w:p w14:paraId="08B2CDF7" w14:textId="77777777" w:rsidR="00464231" w:rsidRPr="00B410D7" w:rsidRDefault="00464231" w:rsidP="00B410D7"/>
    <w:p w14:paraId="4E94402A" w14:textId="77777777" w:rsidR="006A0117" w:rsidRDefault="006A0117" w:rsidP="006A0117">
      <w:pPr>
        <w:pStyle w:val="Titre2"/>
      </w:pPr>
      <w:r>
        <w:t>Péripéties : de nouvelles méthodes de sélection : la phénomique</w:t>
      </w:r>
    </w:p>
    <w:p w14:paraId="286E7762" w14:textId="77777777" w:rsidR="002966C1" w:rsidRDefault="002966C1" w:rsidP="002966C1">
      <w:r>
        <w:t xml:space="preserve">La sélection sur les caractéristiques du grain semble réaliste car il est possible de traiter des grains à haut débit et avec peu de moyens, par exemple avec des tamis pour la morphologie ou un trieur optique pour le taux de protéines. Cependant, la sélection sur grain ne permet pas de maîtriser la sélection sur le reste de la plante. Cela implique par exemple que des traits peu corrélés aux caractéristiques du grain pourraient évoluer par dérive. Il y a donc un intérêt à pouvoir prédire les caractéristiques d’une plante à partir de sa graine. </w:t>
      </w:r>
    </w:p>
    <w:p w14:paraId="30E6A233" w14:textId="5AE1C9ED" w:rsidR="002966C1" w:rsidRDefault="002966C1" w:rsidP="002966C1">
      <w:r>
        <w:t xml:space="preserve">Cela est peut-être possible grâce à la sélection phénomique, un progrès récent en génétique quantitative. Cela consiste à utiliser des modèles de prédiction génomique en remplaçant la matrice de génotypage par le spectre infrarouge d’une partie de la plante. De premiers résultats encourageants </w:t>
      </w:r>
      <w:r>
        <w:lastRenderedPageBreak/>
        <w:t>montrent que la sélection phénomique a une efficacité souvent comparable à l’efficacité de la prédiction génomique, et parfois même meilleure pour le rendement</w:t>
      </w:r>
      <w:r w:rsidR="00236D55">
        <w:t xml:space="preserve"> chez le blé </w:t>
      </w:r>
      <w:r w:rsidR="00236D55">
        <w:fldChar w:fldCharType="begin"/>
      </w:r>
      <w:r w:rsidR="00236D55">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00236D55">
        <w:fldChar w:fldCharType="separate"/>
      </w:r>
      <w:r w:rsidR="00236D55" w:rsidRPr="00236D55">
        <w:rPr>
          <w:rFonts w:ascii="Calibri" w:hAnsi="Calibri" w:cs="Calibri"/>
        </w:rPr>
        <w:t>(Rincent et al., 2018)</w:t>
      </w:r>
      <w:r w:rsidR="00236D55">
        <w:fldChar w:fldCharType="end"/>
      </w:r>
      <w:r>
        <w:t xml:space="preserve">. </w:t>
      </w:r>
      <w:r w:rsidR="00236D55">
        <w:t xml:space="preserve">C’est une méthode non destructive, peu coûteuse et qui </w:t>
      </w:r>
      <w:r w:rsidR="003D7107">
        <w:t xml:space="preserve">pourrait </w:t>
      </w:r>
      <w:r w:rsidR="00236D55">
        <w:t>permet</w:t>
      </w:r>
      <w:r w:rsidR="003D7107">
        <w:t>tre</w:t>
      </w:r>
      <w:r w:rsidR="00236D55">
        <w:t xml:space="preserv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p>
    <w:p w14:paraId="1AE94FD4" w14:textId="77777777" w:rsidR="002966C1" w:rsidRPr="002966C1" w:rsidRDefault="002966C1" w:rsidP="002966C1"/>
    <w:p w14:paraId="03A82E91" w14:textId="77777777" w:rsidR="00B00DBD" w:rsidRDefault="000905FB" w:rsidP="00442D5B">
      <w:pPr>
        <w:pStyle w:val="Titre2"/>
      </w:pPr>
      <w:r>
        <w:t xml:space="preserve">Péripéties : </w:t>
      </w:r>
      <w:r w:rsidR="00442D5B">
        <w:t>L’objet de la sélection</w:t>
      </w:r>
    </w:p>
    <w:p w14:paraId="660F2D24" w14:textId="77777777" w:rsidR="00442D5B" w:rsidRDefault="009D45B9" w:rsidP="000F42CD">
      <w:r>
        <w:t xml:space="preserve">Comme expliqué plus haut, la sélection sur grain semble être la méthode la plus appropriée pour faire de la sélection massale. Mais la sélection sur épi pourrait aussi être une méthode envisageable. Observer ou mesurer les grains à l’échelle de l’épi est plus long et plus complexe, et il n’existe pas à notre connaissance de moyens d’automatiser cela pour traiter les épis à haut débit. </w:t>
      </w:r>
      <w:r w:rsidR="00156FB2">
        <w:t xml:space="preserve">Cette méthode fait donc perdre la possibilité d’observer un très grand nombre de grains et limite l’intensité de sélection que l’on peut appliquer. En revanche, mesurer les grains à l’échelle d’un épi donne une estimation plus précise de la valeur des grains de l’épi grâce à la répétition de l’observation d’un même génotype (le blé se reproduit principalement en auto fécondation donc les grains d’un épi sont très probablement de même génotypes). </w:t>
      </w:r>
      <w:r w:rsidR="00AB4E68">
        <w:t>Il y a donc peut-être certaines conditions pour lesquelles la sélection sur épi donne de meilleurs résultats que la sélection sur grain.</w:t>
      </w:r>
    </w:p>
    <w:p w14:paraId="6F43AE51" w14:textId="77777777" w:rsidR="009D45B9" w:rsidRDefault="009D45B9" w:rsidP="000F42CD"/>
    <w:p w14:paraId="12835D61" w14:textId="77777777" w:rsidR="00CF6744" w:rsidRDefault="00EC13C1" w:rsidP="00B41F11">
      <w:pPr>
        <w:pStyle w:val="Titre2"/>
      </w:pPr>
      <w:r>
        <w:t>Questions posées</w:t>
      </w:r>
    </w:p>
    <w:p w14:paraId="54A200C5" w14:textId="77777777" w:rsidR="002966C1" w:rsidRDefault="002966C1" w:rsidP="002966C1"/>
    <w:p w14:paraId="660457B0" w14:textId="77777777" w:rsidR="004C5CC3" w:rsidRDefault="004C5CC3" w:rsidP="002966C1">
      <w:r>
        <w:t>A partir des connaissances résumées plus haut, on cherchera à répondre aux questions suivantes :</w:t>
      </w:r>
    </w:p>
    <w:p w14:paraId="4FA4D7C6" w14:textId="77777777" w:rsidR="004C5CC3" w:rsidRDefault="00086DF2" w:rsidP="004C5CC3">
      <w:pPr>
        <w:pStyle w:val="Paragraphedeliste"/>
        <w:numPr>
          <w:ilvl w:val="0"/>
          <w:numId w:val="4"/>
        </w:numPr>
      </w:pPr>
      <w:r>
        <w:t>Peut-on faire du progrès en sélectionnant sur la taille du grain ?</w:t>
      </w:r>
    </w:p>
    <w:p w14:paraId="01F6A2CC" w14:textId="77777777" w:rsidR="00086DF2" w:rsidRDefault="00086DF2" w:rsidP="004C5CC3">
      <w:pPr>
        <w:pStyle w:val="Paragraphedeliste"/>
        <w:numPr>
          <w:ilvl w:val="0"/>
          <w:numId w:val="4"/>
        </w:numPr>
      </w:pPr>
      <w:r>
        <w:t>Comment la sélection sur la taille du grain impacte la précocité, le rendement et la qualité ?</w:t>
      </w:r>
    </w:p>
    <w:p w14:paraId="6DD013BE" w14:textId="77777777" w:rsidR="00086DF2" w:rsidRDefault="00086DF2" w:rsidP="00086DF2">
      <w:pPr>
        <w:pStyle w:val="Paragraphedeliste"/>
        <w:numPr>
          <w:ilvl w:val="0"/>
          <w:numId w:val="4"/>
        </w:numPr>
      </w:pPr>
      <w:r>
        <w:t>Peut-on faire du progrès en sélectionnant sur le taux de protéines du grain ?</w:t>
      </w:r>
    </w:p>
    <w:p w14:paraId="62926399" w14:textId="77777777" w:rsidR="00086DF2" w:rsidRDefault="00086DF2" w:rsidP="00086DF2">
      <w:pPr>
        <w:pStyle w:val="Paragraphedeliste"/>
        <w:numPr>
          <w:ilvl w:val="0"/>
          <w:numId w:val="4"/>
        </w:numPr>
      </w:pPr>
      <w:r>
        <w:t xml:space="preserve">Comment la sélection sur </w:t>
      </w:r>
      <w:r w:rsidRPr="00086DF2">
        <w:t xml:space="preserve">le taux de protéines </w:t>
      </w:r>
      <w:r>
        <w:t>du grain impacte la précocité, le rendement et la qualité ?</w:t>
      </w:r>
    </w:p>
    <w:p w14:paraId="2503D401" w14:textId="77777777" w:rsidR="00086DF2" w:rsidRDefault="00086DF2" w:rsidP="004C5CC3">
      <w:pPr>
        <w:pStyle w:val="Paragraphedeliste"/>
        <w:numPr>
          <w:ilvl w:val="0"/>
          <w:numId w:val="4"/>
        </w:numPr>
      </w:pPr>
      <w:r>
        <w:t xml:space="preserve">Peut-on prédire la précocité, le rendement et la qualité des grains d’une plante grâce à la prédiction phénomique utilisant le spectre infrarouge du grain ? Si oui, </w:t>
      </w:r>
      <w:r w:rsidR="00E032EF">
        <w:t>peut-on</w:t>
      </w:r>
      <w:r>
        <w:t xml:space="preserve"> sélectionner grâce à cette prédiction ?</w:t>
      </w:r>
    </w:p>
    <w:p w14:paraId="1EE8E1AA" w14:textId="77777777" w:rsidR="00086DF2" w:rsidRDefault="00086DF2" w:rsidP="004C5CC3">
      <w:pPr>
        <w:pStyle w:val="Paragraphedeliste"/>
        <w:numPr>
          <w:ilvl w:val="0"/>
          <w:numId w:val="4"/>
        </w:numPr>
      </w:pPr>
      <w:r>
        <w:t>La sélection massale sur grain est-elle toujours meilleure que la sélection massale sur épi et dans quelles conditions ?</w:t>
      </w:r>
    </w:p>
    <w:p w14:paraId="6725EC2E" w14:textId="77777777" w:rsidR="004C5CC3" w:rsidRDefault="004C5CC3" w:rsidP="002966C1"/>
    <w:p w14:paraId="34E28E1B" w14:textId="77777777" w:rsidR="0082601F" w:rsidRDefault="0082601F" w:rsidP="002966C1"/>
    <w:p w14:paraId="72728323" w14:textId="77777777" w:rsidR="0082601F" w:rsidRDefault="0082601F" w:rsidP="002966C1"/>
    <w:p w14:paraId="2E1DD40C" w14:textId="77777777" w:rsidR="0082601F" w:rsidRDefault="0082601F" w:rsidP="002966C1"/>
    <w:p w14:paraId="495C8D6D" w14:textId="77777777" w:rsidR="0082601F" w:rsidRDefault="0082601F" w:rsidP="002966C1"/>
    <w:p w14:paraId="7EAA69DB" w14:textId="77777777" w:rsidR="0082601F" w:rsidRDefault="0082601F">
      <w:r>
        <w:br w:type="page"/>
      </w:r>
    </w:p>
    <w:p w14:paraId="6AABFFE6" w14:textId="77777777" w:rsidR="0082601F" w:rsidRPr="0082601F" w:rsidRDefault="0082601F" w:rsidP="0082601F">
      <w:pPr>
        <w:keepNext/>
        <w:keepLines/>
        <w:spacing w:before="40"/>
        <w:outlineLvl w:val="1"/>
        <w:rPr>
          <w:rFonts w:asciiTheme="majorHAnsi" w:eastAsiaTheme="majorEastAsia" w:hAnsiTheme="majorHAnsi" w:cstheme="majorBidi"/>
          <w:color w:val="2E74B5" w:themeColor="accent1" w:themeShade="BF"/>
          <w:sz w:val="26"/>
          <w:szCs w:val="26"/>
        </w:rPr>
      </w:pPr>
      <w:r w:rsidRPr="0082601F">
        <w:rPr>
          <w:rFonts w:asciiTheme="majorHAnsi" w:eastAsiaTheme="majorEastAsia" w:hAnsiTheme="majorHAnsi" w:cstheme="majorBidi"/>
          <w:color w:val="2E74B5" w:themeColor="accent1" w:themeShade="BF"/>
          <w:sz w:val="26"/>
          <w:szCs w:val="26"/>
        </w:rPr>
        <w:lastRenderedPageBreak/>
        <w:t>Péripéties : le déterminisme des traits étudiés</w:t>
      </w:r>
    </w:p>
    <w:p w14:paraId="638518CF" w14:textId="77777777" w:rsidR="0082601F" w:rsidRPr="0082601F" w:rsidRDefault="0082601F" w:rsidP="0082601F"/>
    <w:p w14:paraId="04159984" w14:textId="77777777" w:rsidR="0082601F" w:rsidRPr="0082601F" w:rsidRDefault="0082601F" w:rsidP="0082601F">
      <w:pPr>
        <w:keepNext/>
        <w:keepLines/>
        <w:spacing w:before="40"/>
        <w:outlineLvl w:val="2"/>
        <w:rPr>
          <w:rFonts w:asciiTheme="majorHAnsi" w:eastAsiaTheme="majorEastAsia" w:hAnsiTheme="majorHAnsi" w:cstheme="majorBidi"/>
          <w:color w:val="1F4D78" w:themeColor="accent1" w:themeShade="7F"/>
          <w:sz w:val="24"/>
          <w:szCs w:val="24"/>
        </w:rPr>
      </w:pPr>
      <w:r w:rsidRPr="0082601F">
        <w:rPr>
          <w:rFonts w:asciiTheme="majorHAnsi" w:eastAsiaTheme="majorEastAsia" w:hAnsiTheme="majorHAnsi" w:cstheme="majorBidi"/>
          <w:color w:val="1F4D78" w:themeColor="accent1" w:themeShade="7F"/>
          <w:sz w:val="24"/>
          <w:szCs w:val="24"/>
        </w:rPr>
        <w:t>Le poids individuel des grains</w:t>
      </w:r>
    </w:p>
    <w:p w14:paraId="4BAF0809" w14:textId="77777777" w:rsidR="0082601F" w:rsidRPr="0082601F" w:rsidRDefault="0082601F" w:rsidP="0082601F">
      <w:r w:rsidRPr="0082601F">
        <w:t xml:space="preserve">Dans la thèse de </w:t>
      </w:r>
      <w:r w:rsidRPr="0082601F">
        <w:fldChar w:fldCharType="begin"/>
      </w:r>
      <w:r w:rsidR="00A14AD8">
        <w:instrText xml:space="preserve"> ADDIN ZOTERO_ITEM CSL_CITATION {"citationID":"8ttAF5or","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Pr="0082601F">
        <w:fldChar w:fldCharType="separate"/>
      </w:r>
      <w:r w:rsidRPr="0082601F">
        <w:rPr>
          <w:rFonts w:ascii="Calibri" w:hAnsi="Calibri" w:cs="Calibri"/>
        </w:rPr>
        <w:t>Beral (2020)</w:t>
      </w:r>
      <w:r w:rsidRPr="0082601F">
        <w:fldChar w:fldCharType="end"/>
      </w:r>
      <w:r w:rsidRPr="0082601F">
        <w:t xml:space="preserve">, on apprend que la masse et la taille individuelle des grain est liée au PMG et à la variabilité qui existe entre les grains d’un épi et celle entre les grains d’épis différents. Le déterminisme du PMG est encore assez mal compris. En effet, il y a un compromis entre le PMG et le nombre de grains par mètre carré qui complique la recherche de </w:t>
      </w:r>
      <w:proofErr w:type="spellStart"/>
      <w:r w:rsidRPr="0082601F">
        <w:t>QTLs</w:t>
      </w:r>
      <w:proofErr w:type="spellEnd"/>
      <w:r w:rsidRPr="0082601F">
        <w:t xml:space="preserve">, et peu de </w:t>
      </w:r>
      <w:proofErr w:type="spellStart"/>
      <w:r w:rsidRPr="0082601F">
        <w:t>QTLs</w:t>
      </w:r>
      <w:proofErr w:type="spellEnd"/>
      <w:r w:rsidRPr="0082601F">
        <w:t xml:space="preserve"> ont été validés fonctionnellement chez le blé. </w:t>
      </w:r>
    </w:p>
    <w:p w14:paraId="14D42C1F" w14:textId="77777777" w:rsidR="0082601F" w:rsidRPr="0082601F" w:rsidRDefault="0082601F" w:rsidP="0082601F">
      <w:r w:rsidRPr="0082601F">
        <w:t xml:space="preserve">Dans cette même thèse, le déterminisme de la variance de la taille des grains individuels (GSV), et le lien entre les composantes du rendement et le GSV a été étudié. Il en ressort que le GSV est affecté par le nombre d’épi par m² : plus il y a d’épi par m² plus le GSV est faible car augmenter le nombre d’épi réduit la taille des plus gros grains sans affecter les plus petits grains. En revanche, le GSV semble indépendant du nombre de grain par épi. Le GSV a aussi un déterminisme génétique spécifique indépendant du rendement et du nombre de grains par m². Il a une héritabilité entre 0.52 et 0.85, et 46 </w:t>
      </w:r>
      <w:proofErr w:type="spellStart"/>
      <w:r w:rsidRPr="0082601F">
        <w:t>QTLs</w:t>
      </w:r>
      <w:proofErr w:type="spellEnd"/>
      <w:r w:rsidRPr="0082601F">
        <w:t xml:space="preserve"> ont été trouvés, dont 24 QTL spécifiques, expliquant jusqu’à 10% de la variance du GSV. On voit donc qu’il semble possible de jouer sur le GSV indirectement en sélectionnant sur la structure de la canopée, ou directement en sélectionnant pour un faible GSV (ce qui représente une forte charge de travail).</w:t>
      </w:r>
    </w:p>
    <w:p w14:paraId="2AAD557D" w14:textId="77777777" w:rsidR="0082601F" w:rsidRPr="0082601F" w:rsidRDefault="0082601F" w:rsidP="0082601F">
      <w:r w:rsidRPr="0082601F">
        <w:fldChar w:fldCharType="begin"/>
      </w:r>
      <w:r w:rsidRPr="0082601F">
        <w:instrText xml:space="preserve"> ADDIN ZOTERO_ITEM CSL_CITATION {"citationID":"FUfquRN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Pr="0082601F">
        <w:fldChar w:fldCharType="separate"/>
      </w:r>
      <w:r w:rsidRPr="0082601F">
        <w:rPr>
          <w:rFonts w:ascii="Calibri" w:hAnsi="Calibri" w:cs="Calibri"/>
        </w:rPr>
        <w:t>Beral (2020)</w:t>
      </w:r>
      <w:r w:rsidRPr="0082601F">
        <w:fldChar w:fldCharType="end"/>
      </w:r>
      <w:r w:rsidRPr="0082601F">
        <w:t xml:space="preserve"> a également étudié le déterminisme du poids du grain individuel en fonction de la position du grain au sein de l’épi. Elle a montré que les différences entre les PMG de différents génotypes sont uniquement liés aux grains proximaux de l’épi (ceux issus des 2 fleurs les plus proches de la tige), et que les grains distaux ne diffèrent pas entre des génotypes ayant une différence de PMG. Par conséquent, les plantes ayant un plus gros PMG ont aussi un plus grand GSV car les grains proximaux sont plus gros alors que les grains distaux restent petits. Cela veut aussi dire que seul la morphologie des grains proximaux est héritable, et pas la morphologie des grains distaux. </w:t>
      </w:r>
    </w:p>
    <w:p w14:paraId="56B5670A" w14:textId="77777777" w:rsidR="0082601F" w:rsidRPr="0082601F" w:rsidRDefault="0082601F" w:rsidP="0082601F"/>
    <w:p w14:paraId="083EC12E" w14:textId="77777777" w:rsidR="0082601F" w:rsidRPr="0082601F" w:rsidRDefault="0082601F" w:rsidP="0082601F">
      <w:pPr>
        <w:rPr>
          <w:rFonts w:ascii="Calibri" w:eastAsia="Times New Roman" w:hAnsi="Calibri" w:cs="Calibri"/>
          <w:color w:val="FF0000"/>
          <w:sz w:val="24"/>
          <w:szCs w:val="24"/>
        </w:rPr>
      </w:pPr>
      <w:r w:rsidRPr="0082601F">
        <w:t>De plus, le rendement est fortement lié au nombre de grains par m². Cependant, l’augmentation du nombre de grains par m² s’atteint en général par l’augmentation de la survie des fleurs distales et des épis des talles secondaires. Les fleurs distales et les épis des talles secondaires font des grains constitutivement plus petits, ce qui amène le compromis</w:t>
      </w:r>
      <w:r w:rsidR="00A14AD8">
        <w:t xml:space="preserve"> </w:t>
      </w:r>
      <w:r w:rsidR="00A14AD8">
        <w:fldChar w:fldCharType="begin"/>
      </w:r>
      <w:r w:rsidR="00A14AD8">
        <w:instrText xml:space="preserve"> ADDIN ZOTERO_ITEM CSL_CITATION {"citationID":"AMkgtPlg","properties":{"formattedCitation":"(Slafer et al., 2022)","plainCitation":"(Slafer et al., 2022)","noteIndex":0},"citationItems":[{"id":792,"uris":["http://zotero.org/groups/4992050/items/D52XD36X"],"itemData":{"id":792,"type":"article-journal","abstract":"Most of the required increases in food production over the next decades are expected to be achieved through increases in crop yield. As wheat is essential for food security it is worrying that its yield gains over the last two decades were small. To achieve further yield increases it is critical to continue increasing number of grains per unit area (GN m-2), the trait best related to yield. In this context, it is relevant to identify the main determinants of GN m-2 in response to genetic and environmental factors as well as the trade-offs between them. In the present study we compiled a large database across the literature to analyse the relative importance of components when affected by genetic or environmental factors, producing small or large changes in GN m-2 and its components, either numerical (the number of spikes per m2, SN m-2; and the number of grains per spike, GN spike-1) or physiological (spike dry weight at anthesis, SDWa; and fruiting efficiency, FE) determinants. The database included 367 papers published in: (i) Field Crop Research (FCR), (ii) European Journal of Agronomy (EJA), (iii) Crop Science (CS) and (iv) Crop and Pasture Science (CPS, formerly Australian Journal of Agricultural Research) between 1990 and 2020. The complete dataset was split into classes, depending on the source of experimental variation, environment or genotype and was normalised to remove the differences between experiments and determine the environmental and genotypic effects within each experiment. Normalised data showed that the responsiveness of GN m-2 was similarly explained by changes in both SN m-2 and GN spike-1, but in terms of physiological components SDWa was more relevant than FE for explaining the variations in GN m-2. Considering the numerical components of GN m-2 genotypic and environmental factors modified more GN spike-1 than in SN m-2. On the other hand, physiological components were differently modified by genotype and environment: for genotypic effects FE was more critical than SDWa and the other way around for environmental factors. A trade-off between numerical and physiological components was observed although was greater between physiological than between numerical components.","container-title":"Field Crops Research","DOI":"10.1016/j.fcr.2022.108593","ISSN":"0378-4290","journalAbbreviation":"Field Crops Research","language":"en","page":"108593","source":"ScienceDirect","title":"Physiological drivers of responses of grains per m2 to environmental and genetic factors in wheat","volume":"285","author":[{"family":"Slafer","given":"Gustavo A."},{"family":"García","given":"Guillermo A."},{"family":"Serrago","given":"Román A."},{"family":"Miralles","given":"Daniel J."}],"issued":{"date-parts":[["2022",9,1]]}}}],"schema":"https://github.com/citation-style-language/schema/raw/master/csl-citation.json"} </w:instrText>
      </w:r>
      <w:r w:rsidR="00A14AD8">
        <w:fldChar w:fldCharType="separate"/>
      </w:r>
      <w:r w:rsidR="00A14AD8" w:rsidRPr="00A14AD8">
        <w:rPr>
          <w:rFonts w:ascii="Calibri" w:hAnsi="Calibri" w:cs="Calibri"/>
        </w:rPr>
        <w:t>(Slafer et al., 2022)</w:t>
      </w:r>
      <w:r w:rsidR="00A14AD8">
        <w:fldChar w:fldCharType="end"/>
      </w:r>
      <w:r w:rsidRPr="0082601F">
        <w:t xml:space="preserve">. Enfin, on sait que chez le blé, le poids des grains est un trait peu variable tandis que le nombre de grain l’est beaucoup </w:t>
      </w:r>
      <w:r w:rsidRPr="0082601F">
        <w:fldChar w:fldCharType="begin"/>
      </w:r>
      <w:r w:rsidRPr="0082601F">
        <w:instrText xml:space="preserve"> ADDIN ZOTERO_ITEM CSL_CITATION {"citationID":"C6fDKzmq","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Pr="0082601F">
        <w:fldChar w:fldCharType="separate"/>
      </w:r>
      <w:r w:rsidRPr="0082601F">
        <w:rPr>
          <w:rFonts w:ascii="Calibri" w:hAnsi="Calibri" w:cs="Calibri"/>
        </w:rPr>
        <w:t>(Sadras, 2007)</w:t>
      </w:r>
      <w:r w:rsidRPr="0082601F">
        <w:fldChar w:fldCharType="end"/>
      </w:r>
      <w:r w:rsidRPr="0082601F">
        <w:t>.</w:t>
      </w:r>
    </w:p>
    <w:p w14:paraId="6A85AD51" w14:textId="77777777" w:rsidR="0082601F" w:rsidRPr="0082601F" w:rsidRDefault="0082601F" w:rsidP="0082601F"/>
    <w:p w14:paraId="2556F1B1" w14:textId="77777777" w:rsidR="0082601F" w:rsidRPr="0082601F" w:rsidRDefault="0082601F" w:rsidP="0082601F">
      <w:pPr>
        <w:keepNext/>
        <w:keepLines/>
        <w:spacing w:before="40"/>
        <w:outlineLvl w:val="2"/>
        <w:rPr>
          <w:rFonts w:asciiTheme="majorHAnsi" w:eastAsiaTheme="majorEastAsia" w:hAnsiTheme="majorHAnsi" w:cstheme="majorBidi"/>
          <w:color w:val="1F4D78" w:themeColor="accent1" w:themeShade="7F"/>
          <w:sz w:val="24"/>
          <w:szCs w:val="24"/>
        </w:rPr>
      </w:pPr>
      <w:r w:rsidRPr="0082601F">
        <w:rPr>
          <w:rFonts w:asciiTheme="majorHAnsi" w:eastAsiaTheme="majorEastAsia" w:hAnsiTheme="majorHAnsi" w:cstheme="majorBidi"/>
          <w:color w:val="1F4D78" w:themeColor="accent1" w:themeShade="7F"/>
          <w:sz w:val="24"/>
          <w:szCs w:val="24"/>
        </w:rPr>
        <w:t>Le taux de protéines</w:t>
      </w:r>
    </w:p>
    <w:p w14:paraId="1382D10B" w14:textId="77777777" w:rsidR="0082601F" w:rsidRPr="0082601F" w:rsidRDefault="0082601F" w:rsidP="0082601F"/>
    <w:p w14:paraId="1C9A6040" w14:textId="3E153620" w:rsidR="0082601F" w:rsidRPr="0082601F" w:rsidRDefault="0082601F" w:rsidP="0082601F">
      <w:r w:rsidRPr="0082601F">
        <w:t xml:space="preserve">Les grains de blé contiennent entre 8 et 15% de protéines. Parmi ces protéines, 10 à 15% sont des albumines et des globulines, et 85 à 90% sont du gluten, qui confère aux grains leurs propriétés pour la transformation. Le gluten est lui-même un assemblage de centaines de protéines proches dans leurs structures, qui sont appelées gliadines et </w:t>
      </w:r>
      <w:proofErr w:type="spellStart"/>
      <w:r w:rsidRPr="0082601F">
        <w:t>glutenines</w:t>
      </w:r>
      <w:proofErr w:type="spellEnd"/>
      <w:r w:rsidRPr="0082601F">
        <w:t xml:space="preserve">. La composition en protéine du grain de blé dépend donc de beaucoup de gènes et est caractérisée par un fort polymorphisme allélique </w:t>
      </w:r>
      <w:r w:rsidRPr="0082601F">
        <w:fldChar w:fldCharType="begin"/>
      </w:r>
      <w:r w:rsidRPr="0082601F">
        <w:instrText xml:space="preserve"> ADDIN ZOTERO_ITEM CSL_CITATION {"citationID":"96sRZzfS","properties":{"formattedCitation":"(Biesiekierski, 2017)","plainCitation":"(Biesiekierski, 2017)","noteIndex":0},"citationItems":[{"id":4617,"uris":["http://zotero.org/groups/4992050/items/47Z2VJ56"],"itemData":{"id":4617,"type":"article-journal","abstract":"Gluten is the main storage protein of wheat grains. Gluten is a complex mixture of hundreds of related but distinct proteins, mainly gliadin and glutenin. Similar storage proteins exist as secalin in rye, hordein in barley, and avenins in oats and are collectively referred to as “gluten.” The objective was to discuss the biochemical and functional properties of the gluten proteins, including structure, sources, and dietary intakes. Literature was reviewed from food science and nutrition journals. The gluten protein networks vary because of different components and sizes, and variability caused by genotype, growing conditions, and technological processes. The structures and interactions of this matrix contribute to the unique properties of gluten. The resulting functions are essential to determining the dough quality of bread and other baked products. Gluten is heat stable and has the capacity to act as a binding and extending agent and is commonly used as an additive in processed foods for improved texture, moisture retention, and flavor. Gliadin contains peptide sequences that are highly resistant to gastric, pancreatic, and intestinal proteolytic digestion in the gastrointestinal tract. The average daily gluten intake in a Western diet is thought to be 5–20 g/day and has been implicated in several disorders. Gluten containing grains (wheat, rye, barley, and oats) are important staple foods. Gluten is among the most complex protein networks and plays a key role in determining the rheological dough properties.","container-title":"Journal of Gastroenterology and Hepatology","DOI":"10.1111/jgh.13703","ISSN":"1440-1746","issue":"S1","language":"en","license":"© 2017 Journal of Gastroenterology and Hepatology Foundation and John Wiley &amp; Sons Australia, Ltd","note":"_eprint: https://onlinelibrary.wiley.com/doi/pdf/10.1111/jgh.13703","page":"78-81","source":"Wiley Online Library","title":"What is gluten?","volume":"32","author":[{"family":"Biesiekierski","given":"Jessica R"}],"issued":{"date-parts":[["2017"]]}}}],"schema":"https://github.com/citation-style-language/schema/raw/master/csl-citation.json"} </w:instrText>
      </w:r>
      <w:r w:rsidRPr="0082601F">
        <w:fldChar w:fldCharType="separate"/>
      </w:r>
      <w:r w:rsidRPr="0082601F">
        <w:rPr>
          <w:rFonts w:ascii="Calibri" w:hAnsi="Calibri" w:cs="Calibri"/>
        </w:rPr>
        <w:t>(Biesiekierski, 2017)</w:t>
      </w:r>
      <w:r w:rsidRPr="0082601F">
        <w:fldChar w:fldCharType="end"/>
      </w:r>
      <w:r w:rsidRPr="0082601F">
        <w:t xml:space="preserve">. On peut donc s’attendre à ce que ce trait soir polygénique et ne puisse pas être sélectionné simplement. En effet, en passant en revue seulement quelques publications on trouve déjà pour </w:t>
      </w:r>
      <w:r w:rsidRPr="0082601F">
        <w:rPr>
          <w:i/>
        </w:rPr>
        <w:t xml:space="preserve">T. </w:t>
      </w:r>
      <w:proofErr w:type="spellStart"/>
      <w:proofErr w:type="gramStart"/>
      <w:r w:rsidRPr="0082601F">
        <w:rPr>
          <w:i/>
        </w:rPr>
        <w:t>turgidum</w:t>
      </w:r>
      <w:proofErr w:type="spellEnd"/>
      <w:proofErr w:type="gramEnd"/>
      <w:r w:rsidRPr="0082601F">
        <w:rPr>
          <w:i/>
        </w:rPr>
        <w:t xml:space="preserve"> </w:t>
      </w:r>
      <w:r w:rsidRPr="0082601F">
        <w:t xml:space="preserve">et </w:t>
      </w:r>
      <w:r w:rsidRPr="0082601F">
        <w:rPr>
          <w:i/>
        </w:rPr>
        <w:t xml:space="preserve">T. </w:t>
      </w:r>
      <w:proofErr w:type="spellStart"/>
      <w:r w:rsidRPr="0082601F">
        <w:rPr>
          <w:i/>
        </w:rPr>
        <w:t>dicoccoides</w:t>
      </w:r>
      <w:proofErr w:type="spellEnd"/>
      <w:r w:rsidRPr="0082601F">
        <w:t xml:space="preserve"> des </w:t>
      </w:r>
      <w:proofErr w:type="spellStart"/>
      <w:r w:rsidRPr="0082601F">
        <w:t>QTLs</w:t>
      </w:r>
      <w:proofErr w:type="spellEnd"/>
      <w:r w:rsidRPr="0082601F">
        <w:t xml:space="preserve"> sur les chromosomes 2A, 4A, 4B, 5A, 5B, 6A, 6B, 7B, certains dépendants de l’environnement </w:t>
      </w:r>
      <w:r w:rsidRPr="0082601F">
        <w:fldChar w:fldCharType="begin"/>
      </w:r>
      <w:r w:rsidR="006B29CB">
        <w:instrText xml:space="preserve"> ADDIN ZOTERO_ITEM CSL_CITATION {"citationID":"qIdBCskH","properties":{"formattedCitation":"(Blanco, 1996; Blanco et al., 2006; Gonzalez-Hernandez et al., 2004)","plainCitation":"(Blanco, 1996; Blanco et al., 2006; Gonzalez-Hernandez et al., 2004)","noteIndex":0},"citationItems":[{"id":"a7B2vlet/nyAvAiz2","uris":["http://zotero.org/groups/4992050/items/88QDE6FF"],"itemData":{"id":4647,"type":"webpage","title":"Quantitative trait loci influencing grain protein content in tetraploid wheats - Blanco","URL":"https://onlinelibrary.wiley.com/doi/abs/10.1111/j.1439-0523.1996.tb00925.x","author":[{"family":"Blanco","given":""}],"accessed":{"date-parts":[["2023",6,7]]},"issued":{"date-parts":[["1996"]]}}},{"id":4638,"uris":["http://zotero.org/groups/4992050/items/WMITV6D5"],"itemData":{"id":4638,"type":"article-journal","abstract":"Grain protein content (GPC) of durum wheat (Triticum turgidum L. var. durum) is an important trait for the nutritional value of grain and for influencing the technological property of flour. Protein content is a quantitative trait negatively correlated with grain yield, thus increase in protein quantity usually results in yield reduction. This study was initiated to introgress alleles for high GPC from var. dicoccoides into durum wheat germplasm by the backcross inbred line (BIL) method and to identify molecular markers linked to high GPC alleles not associated with depressing effects on yield. The backcross line 3BIL-85 with high GPC and similar grain yield to the recurrent parent was backcrossed to Latino, and the generations F2, F3 and F4 were evaluated for GPC and yield per spike (GYS) in three field trials. Three QTLs with major effects on GPC were detected on chromosome arms 2AS, 6AS and 7BL, identified by the markers Xcfa2164, XP39M37 (250) and Xgwm577, respectively. Multiple regression analysis indicated that the three QTLs explained all the genetic variances of the trait. The high GPC parental line 3BIL-85 was not significantly different from the recurrent parent Latino for GYS, but the phenotypic correlation coefficient between GPC and GYS had negative values (from -0.02 to -0.28) in each trial, although it was statistically significant only in the F3 progeny trial. No co-located QTL for GYS was detected, excluding the hypothesis that the putative QTLs for GPC were indirect QTLs for low grain yield. The negative protein-yield response could be due to: (a) co-location of grain yield per spike QTLs with reduced phenotypic effects not detectable by the experimental design or statistical procedures, or to (b) opposite pleiotropic gene effects due to the major bio-energetic requirements for synthesis of protein then carbohydrates. Mapping loci by BILs should enable the production of near-isogenic lines in which the individual effects of each QTL can be examined in detail without confounding variations due to other putative QTLs.","container-title":"TAG. Theoretical and applied genetics. Theoretische und angewandte Genetik","DOI":"10.1007/s00122-006-0221-6","ISSN":"0040-5752","issue":"7","journalAbbreviation":"Theor Appl Genet","language":"eng","note":"PMID: 16453131","page":"1195-1204","source":"PubMed","title":"Detection of QTLs for grain protein content in durum wheat","volume":"112","author":[{"family":"Blanco","given":"A."},{"family":"Simeone","given":"R."},{"family":"Gadaleta","given":"A."}],"issued":{"date-parts":[["2006",5]]}}},{"id":4611,"uris":["http://zotero.org/groups/4992050/items/LCGMEWSA"],"itemData":{"id":4611,"type":"article-journal","abstract":"Grain protein concentration (GPC) is an important quality factor in durum wheat [Triticum turgidum (L.) var. durum]. Due to the strong environmental influence on GPC, molecular markers linked to quantitative trait loci (QTL) affecting GPC have the potential to be valuable in wheat breeding programs. Various quantitative traits in a population of 133 recombinant inbred chromosome lines were studied in replicated trials at three locations in North Dakota. Segregation for GPC, 1000-kernel weight, gluten strength, heading date, and plant height was observed. By relating phenotypic data to a linkage map obtained from the same population, three QTL affecting GPC, and one affecting yield were identified. The genotypic coefficients of determination for both traits were high.","container-title":"Euphytica","DOI":"10.1007/s10681-004-3157-4","ISSN":"1573-5060","issue":"3","journalAbbreviation":"Euphytica","language":"en","page":"217-225","source":"Springer Link","title":"Mapping genes for grain protein concentration and grain yield on chromosome 5B of Triticum turgidum (L.) var. dicoccoides","volume":"139","author":[{"family":"Gonzalez-Hernandez","given":"J.L."},{"family":"Elias","given":"E.M."},{"family":"Kianian","given":"S.F."}],"issued":{"date-parts":[["2004",2,1]]}}}],"schema":"https://github.com/citation-style-language/schema/raw/master/csl-citation.json"} </w:instrText>
      </w:r>
      <w:r w:rsidRPr="0082601F">
        <w:fldChar w:fldCharType="separate"/>
      </w:r>
      <w:r w:rsidRPr="0082601F">
        <w:rPr>
          <w:rFonts w:ascii="Calibri" w:hAnsi="Calibri" w:cs="Calibri"/>
        </w:rPr>
        <w:t>(Blanco, 1996; Blanco et al., 2006; Gonzalez-Hernandez et al., 2004)</w:t>
      </w:r>
      <w:r w:rsidRPr="0082601F">
        <w:fldChar w:fldCharType="end"/>
      </w:r>
      <w:r w:rsidRPr="0082601F">
        <w:t xml:space="preserve">. De plus, il existe un compromis entre le PMG et le taux de protéines du grain </w:t>
      </w:r>
      <w:r w:rsidRPr="0082601F">
        <w:fldChar w:fldCharType="begin"/>
      </w:r>
      <w:r w:rsidRPr="0082601F">
        <w:instrText xml:space="preserve"> ADDIN ZOTERO_ITEM CSL_CITATION {"citationID":"B57P9uEg","properties":{"formattedCitation":"(Goel et al., 2019; Krishnappa et al., 2023)","plainCitation":"(Goel et al., 2019; Krishnappa et al., 2023)","noteIndex":0},"citationItems":[{"id":4570,"uris":["http://zotero.org/groups/4992050/items/58A9PR3N"],"itemData":{"id":4570,"type":"article-journal","abstract":"Wheat cultivars are genetically crossed to improve end-use quality for traits as per demands of baking industry and broad consumer preferences. The processing and baking qualities of bread wheat are influenced by a variety of genetic make-ups, environmental factors and their interactions. Two wheat cultivars, WL711 and C306, derived recombinant inbred lines (RILs) with a population of 206, were used for phenotyping of quality-related traits. The genetic analysis of quality traits showed considerable variation for measurable quality traits, with normal distribution and transgressive segregation across the years. From the 206 RILs, few RILs were found to be superior to those of the parental cultivars for key quality traits, indicating their potential use for the improvement of end-use quality and suggesting the probability of finding new alleles and allelic combinations from the RIL population. Mapping analysis identified 38 putative QTLs for 13 quality-related traits, with QTLs explaining 7.9–16.8% phenotypic variation spanning over 14 chromosomes, i.e., 1A, 1B, 1D, 2A, 2D, 3B, 3D, 4A, 4B, 4D, 5D, 6A, 7A and 7B. In-silico analysis based on homology to the annotated wheat genes present in database, identified six putative candidate genes within QTL for total grain protein content, qGPC.1B.1 region. Major QTL regions for other quality traits such as TKW have been identified on 1B, 2A, and 7A chromosomes in the studied RIL population. This study revealed the importance of the combination of stable QTLs with region-specific QTLs for better phenotyping, and the QTLs presented in our study will be useful for the improvement of wheat grain and bread-making quality.","container-title":"PLOS ONE","DOI":"10.1371/journal.pone.0200669","ISSN":"1932-6203","issue":"3","journalAbbreviation":"PLOS ONE","language":"en","note":"publisher: Public Library of Science","page":"e0200669","source":"PLoS Journals","title":"Analysis of genetic control and QTL mapping of essential wheat grain quality traits in a recombinant inbred population","volume":"14","author":[{"family":"Goel","given":"Sonia"},{"family":"Singh","given":"Kalpana"},{"family":"Singh","given":"Balwant"},{"family":"Grewal","given":"Sapna"},{"family":"Dwivedi","given":"Neeta"},{"family":"Alqarawi","given":"Abdulaziz A."},{"family":"Abd_Allah","given":"Elsayed Fathi"},{"family":"Ahmad","given":"Parvaiz"},{"family":"Singh","given":"N. K."}],"issued":{"date-parts":[["2019",3,6]]}}},{"id":4562,"uris":["http://zotero.org/groups/4992050/items/MQ74TIB7"],"itemData":{"id":4562,"type":"article-journal","abstract":"Genomic regions governing grain protein content (GPC), 1000 kernel weight (TKW), and normalized difference vegetation index (NDVI) were studied in a set of 280 bread wheat genotypes. The genome-wide association (GWAS) panel was genotyped using a 35K Axiom array and phenotyped in three environments. A total of 26 marker-trait associations (MTAs) were detected on 18 chromosomes covering the A, B, and D subgenomes of bread wheat. The GPC showed the maximum MTAs (16), followed by NDVI (6), and TKW (4). A maximum of 10 MTAs was located on the B subgenome, whereas, 8 MTAs each were mapped on the A and D subgenomes. In silico analysis suggest that the SNPs were located on important putative candidate genes such as NAC domain superfamily, zinc finger RING-H2-type, aspartic peptidase domain, folylpolyglutamate synthase, serine/threonine-protein kinase LRK10, pentatricopeptide repeat, protein kinase-like domain superfamily, cytochrome P450, and expansin. These candidate genes were found to have different roles including regulation of stress tolerance, nutrient remobilization, protein accumulation, nitrogen utilization, photosynthesis, grain filling, mitochondrial function, and kernel development. The effects of newly identified MTAs will be validated in different genetic backgrounds for further utilization in marker-aided breeding.","container-title":"Genes","DOI":"10.3390/genes14030637","ISSN":"2073-4425","issue":"3","language":"en","license":"http://creativecommons.org/licenses/by/3.0/","note":"number: 3\npublisher: Multidisciplinary Digital Publishing Institute","page":"637","source":"www.mdpi.com","title":"Genome-Wide Association Study for Grain Protein, Thousand Kernel Weight, and Normalized Difference Vegetation Index in Bread Wheat (Triticum aestivum L.)","volume":"14","author":[{"family":"Krishnappa","given":"Gopalareddy"},{"family":"Khan","given":"Hanif"},{"family":"Krishna","given":"Hari"},{"family":"Devate","given":"Narayana Bhat"},{"family":"Kumar","given":"Satish"},{"family":"Mishra","given":"Chandra Nath"},{"family":"Parkash","given":"Om"},{"family":"Kumar","given":"Sachin"},{"family":"Kumar","given":"Monu"},{"family":"Mamrutha","given":"Harohalli Masthigowda"},{"family":"Singh","given":"Gyanendra Pratap"},{"family":"Singh","given":"Gyanendra"}],"issued":{"date-parts":[["2023",3]]}}}],"schema":"https://github.com/citation-style-language/schema/raw/master/csl-citation.json"} </w:instrText>
      </w:r>
      <w:r w:rsidRPr="0082601F">
        <w:fldChar w:fldCharType="separate"/>
      </w:r>
      <w:r w:rsidRPr="0082601F">
        <w:rPr>
          <w:rFonts w:ascii="Calibri" w:hAnsi="Calibri" w:cs="Calibri"/>
        </w:rPr>
        <w:t>(Goel et al., 2019; Krishnappa et al., 2023)</w:t>
      </w:r>
      <w:r w:rsidRPr="0082601F">
        <w:fldChar w:fldCharType="end"/>
      </w:r>
      <w:r w:rsidRPr="0082601F">
        <w:t>.</w:t>
      </w:r>
    </w:p>
    <w:p w14:paraId="696B3523" w14:textId="77777777" w:rsidR="0082601F" w:rsidRDefault="0082601F" w:rsidP="002966C1"/>
    <w:p w14:paraId="50E28144" w14:textId="77777777" w:rsidR="004C5CC3" w:rsidRDefault="004C5CC3" w:rsidP="002966C1"/>
    <w:p w14:paraId="1C85E9B8" w14:textId="77777777" w:rsidR="00437CE5" w:rsidRDefault="00437CE5" w:rsidP="002966C1"/>
    <w:p w14:paraId="5863ED6B" w14:textId="77777777" w:rsidR="002F1C3D" w:rsidRDefault="00EC13C1" w:rsidP="00E23F5E">
      <w:pPr>
        <w:pStyle w:val="Titre1"/>
      </w:pPr>
      <w:r>
        <w:lastRenderedPageBreak/>
        <w:t>Matériel et méthodes</w:t>
      </w:r>
    </w:p>
    <w:p w14:paraId="0C97F6D8" w14:textId="77777777" w:rsidR="0082601F" w:rsidRDefault="0082601F" w:rsidP="0082601F"/>
    <w:p w14:paraId="3CE56F32" w14:textId="77777777" w:rsidR="0082601F" w:rsidRDefault="0082601F" w:rsidP="0082601F">
      <w:pPr>
        <w:pStyle w:val="Titre2"/>
      </w:pPr>
      <w:r>
        <w:t>Matériel végétal</w:t>
      </w:r>
    </w:p>
    <w:p w14:paraId="48E7A9E1" w14:textId="77777777" w:rsidR="0082601F" w:rsidRPr="00DF1A36" w:rsidRDefault="0082601F" w:rsidP="0082601F">
      <w:pPr>
        <w:rPr>
          <w:color w:val="FF0000"/>
        </w:rPr>
      </w:pPr>
      <w:r>
        <w:t xml:space="preserve">Le matériel végétal utilisé durant ce stage est la population </w:t>
      </w:r>
      <w:r w:rsidR="00576DA1">
        <w:t xml:space="preserve">de blé dur </w:t>
      </w:r>
      <w:r>
        <w:t>EPO.</w:t>
      </w:r>
      <w:r w:rsidR="00576DA1">
        <w:t xml:space="preserve"> </w:t>
      </w:r>
      <w:r w:rsidR="00576DA1" w:rsidRPr="002F26E8">
        <w:t>Cet</w:t>
      </w:r>
      <w:r w:rsidR="002F26E8">
        <w:t xml:space="preserve">te population a été constituée en 1997 en croisant des accessions de </w:t>
      </w:r>
      <w:r w:rsidR="002F26E8">
        <w:rPr>
          <w:i/>
        </w:rPr>
        <w:t xml:space="preserve">T. </w:t>
      </w:r>
      <w:proofErr w:type="spellStart"/>
      <w:r w:rsidR="002F26E8">
        <w:rPr>
          <w:i/>
        </w:rPr>
        <w:t>turgidum</w:t>
      </w:r>
      <w:proofErr w:type="spellEnd"/>
      <w:r w:rsidR="002F26E8">
        <w:t xml:space="preserve"> </w:t>
      </w:r>
      <w:r w:rsidR="002105A9">
        <w:t xml:space="preserve">contemporaines </w:t>
      </w:r>
      <w:r w:rsidR="002F26E8">
        <w:t>avec des accessions sauvages et primitives de sorte à avoir une base génétique large</w:t>
      </w:r>
      <w:r w:rsidR="00576DA1" w:rsidRPr="002F26E8">
        <w:t xml:space="preserve">. </w:t>
      </w:r>
      <w:r w:rsidR="002F26E8">
        <w:t xml:space="preserve">Un gène de stérilité mâle </w:t>
      </w:r>
      <w:proofErr w:type="spellStart"/>
      <w:r w:rsidR="002F26E8">
        <w:t>ségrège</w:t>
      </w:r>
      <w:proofErr w:type="spellEnd"/>
      <w:r w:rsidR="002F26E8">
        <w:t xml:space="preserve"> dans la population pour assurer des </w:t>
      </w:r>
      <w:proofErr w:type="spellStart"/>
      <w:r w:rsidR="002F26E8">
        <w:t>allofécondations</w:t>
      </w:r>
      <w:proofErr w:type="spellEnd"/>
      <w:r w:rsidR="002F26E8">
        <w:t xml:space="preserve">. </w:t>
      </w:r>
      <w:r w:rsidR="0095594B">
        <w:t xml:space="preserve">Chaque année la population est </w:t>
      </w:r>
      <w:r w:rsidR="00727DC9">
        <w:t>ressemée</w:t>
      </w:r>
      <w:r w:rsidR="002105A9">
        <w:t xml:space="preserve"> pour être </w:t>
      </w:r>
      <w:r w:rsidR="0095594B">
        <w:t>maintenue. E</w:t>
      </w:r>
      <w:r w:rsidR="002F26E8">
        <w:t>n 2009,</w:t>
      </w:r>
      <w:r w:rsidR="00576DA1" w:rsidRPr="002F26E8">
        <w:t xml:space="preserve"> 180 lignées ont été extraites de la population</w:t>
      </w:r>
      <w:r w:rsidR="002F26E8">
        <w:t xml:space="preserve"> alors à sa 17</w:t>
      </w:r>
      <w:r w:rsidR="002F26E8" w:rsidRPr="002F26E8">
        <w:rPr>
          <w:vertAlign w:val="superscript"/>
        </w:rPr>
        <w:t>ième</w:t>
      </w:r>
      <w:r w:rsidR="002F26E8">
        <w:t xml:space="preserve"> génération et ont été fixées par la méthode single </w:t>
      </w:r>
      <w:proofErr w:type="spellStart"/>
      <w:r w:rsidR="002F26E8">
        <w:t>seed</w:t>
      </w:r>
      <w:proofErr w:type="spellEnd"/>
      <w:r w:rsidR="002F26E8">
        <w:t xml:space="preserve"> </w:t>
      </w:r>
      <w:proofErr w:type="spellStart"/>
      <w:r w:rsidR="002F26E8">
        <w:t>descent</w:t>
      </w:r>
      <w:proofErr w:type="spellEnd"/>
      <w:r w:rsidR="002F26E8">
        <w:t xml:space="preserve"> pendant 2 générations</w:t>
      </w:r>
      <w:r w:rsidR="00576DA1" w:rsidRPr="002F26E8">
        <w:t xml:space="preserve">. </w:t>
      </w:r>
      <w:r w:rsidR="002105A9">
        <w:t>La population ainsi que les lignées qui en sont extraites sont le matériel végétal de ce stage.</w:t>
      </w:r>
    </w:p>
    <w:p w14:paraId="7A6CF8F9" w14:textId="77777777" w:rsidR="0082601F" w:rsidRPr="0082601F" w:rsidRDefault="0082601F" w:rsidP="0082601F"/>
    <w:p w14:paraId="4198594D" w14:textId="77777777" w:rsidR="0082601F" w:rsidRDefault="0082601F" w:rsidP="0082601F">
      <w:pPr>
        <w:pStyle w:val="Titre2"/>
      </w:pPr>
      <w:r>
        <w:t>Dispositif expérimental</w:t>
      </w:r>
    </w:p>
    <w:p w14:paraId="0CA6A7BB" w14:textId="59AE2BBE" w:rsidR="00EA4151" w:rsidRDefault="0082601F" w:rsidP="00974613">
      <w:r>
        <w:t>Le dispositif expérimental est en deux partie, une au bâtiment ARCAD (10 rue Arthur Young, 34000, Montpellier, France), et l’autre à Mauguio. A ARCAD, 6 bacs de 1 mètre carré ont été</w:t>
      </w:r>
      <w:r w:rsidR="00576DA1">
        <w:t xml:space="preserve"> semés avec les 180 lignées EPO. Dans chaque bac, 208 grains ont été semées (13 lignes et 16 colonnes) en répartissant au hasard les génotypes. Pour chaque grain semé, le génotype est connu et un spectre infra rouge (NIRS) du grain a été acquis</w:t>
      </w:r>
      <w:r w:rsidR="00DF1A36">
        <w:t xml:space="preserve"> par</w:t>
      </w:r>
      <w:r w:rsidR="00664E39">
        <w:t xml:space="preserve"> un </w:t>
      </w:r>
      <w:r w:rsidR="00664E39" w:rsidRPr="00B63B4D">
        <w:t>spectromètre</w:t>
      </w:r>
      <w:r w:rsidR="00DF1A36" w:rsidRPr="00B63B4D">
        <w:t xml:space="preserve"> </w:t>
      </w:r>
      <w:commentRangeStart w:id="0"/>
      <w:r w:rsidR="00B63B4D" w:rsidRPr="00B63B4D">
        <w:t>ASD</w:t>
      </w:r>
      <w:commentRangeEnd w:id="0"/>
      <w:r w:rsidR="00B63B4D">
        <w:rPr>
          <w:rStyle w:val="Marquedecommentaire"/>
        </w:rPr>
        <w:commentReference w:id="0"/>
      </w:r>
      <w:r w:rsidR="00B63B4D" w:rsidRPr="00B63B4D">
        <w:t>,</w:t>
      </w:r>
      <w:r w:rsidR="00D75318" w:rsidRPr="00B63B4D">
        <w:t xml:space="preserve"> ainsi que des mesure</w:t>
      </w:r>
      <w:r w:rsidR="00EA5774" w:rsidRPr="00B63B4D">
        <w:t>s</w:t>
      </w:r>
      <w:r w:rsidR="00D75318" w:rsidRPr="00B63B4D">
        <w:t xml:space="preserve"> de morphologie pa</w:t>
      </w:r>
      <w:commentRangeStart w:id="1"/>
      <w:r w:rsidR="00D75318" w:rsidRPr="00B63B4D">
        <w:t>r Optomachine</w:t>
      </w:r>
      <w:commentRangeEnd w:id="1"/>
      <w:r w:rsidR="00B63B4D">
        <w:rPr>
          <w:rStyle w:val="Marquedecommentaire"/>
        </w:rPr>
        <w:commentReference w:id="1"/>
      </w:r>
      <w:r w:rsidR="00576DA1" w:rsidRPr="00B63B4D">
        <w:t xml:space="preserve">. </w:t>
      </w:r>
      <w:r w:rsidR="00576DA1">
        <w:t>On connait donc le génotype de chaque plante grâce à sa position dans le bac. Le semis a été fait le 6 janvier 2023. Certains grains n’ont pas germé ou se sont fait manger par des oiseaux. Un deuxième semis a donc eu lieu le 17 février pour comble</w:t>
      </w:r>
      <w:r w:rsidR="009A6232">
        <w:t>r</w:t>
      </w:r>
      <w:r w:rsidR="00576DA1">
        <w:t xml:space="preserve"> les trous (toujours en sachant quel génotype a été planté à quel endroit et en ayant un spectre du grain).</w:t>
      </w:r>
    </w:p>
    <w:p w14:paraId="54E859A3" w14:textId="15BD4ABE" w:rsidR="0059177A" w:rsidRDefault="007D5521" w:rsidP="00AF3E60">
      <w:pPr>
        <w:rPr>
          <w:color w:val="FF0000"/>
        </w:rPr>
      </w:pPr>
      <w:commentRangeStart w:id="2"/>
      <w:r>
        <w:t xml:space="preserve">Parmi les 6 bacs, 4 ont aussi reçu de la luzerne en plus du blé : 2 bacs avec la variété </w:t>
      </w:r>
      <w:proofErr w:type="spellStart"/>
      <w:r>
        <w:t>Catera</w:t>
      </w:r>
      <w:proofErr w:type="spellEnd"/>
      <w:r>
        <w:t>, et 2 bacs avec la variété Aria</w:t>
      </w:r>
      <w:r w:rsidR="009367C0">
        <w:t>.</w:t>
      </w:r>
      <w:commentRangeEnd w:id="2"/>
      <w:r w:rsidR="009367C0">
        <w:rPr>
          <w:rStyle w:val="Marquedecommentaire"/>
        </w:rPr>
        <w:commentReference w:id="2"/>
      </w:r>
    </w:p>
    <w:p w14:paraId="4F66A33B" w14:textId="602ED26B" w:rsidR="00AF3E60" w:rsidRPr="00AF3E60" w:rsidRDefault="00AF3E60" w:rsidP="00AF3E60">
      <w:r>
        <w:t>Enfin, chaque bac a reçu 30 unités d’azote, ce qui place le blé dur dans une situation de stress azoté.</w:t>
      </w:r>
    </w:p>
    <w:p w14:paraId="17A6E91E" w14:textId="77777777" w:rsidR="007D5521" w:rsidRDefault="007D5521" w:rsidP="00974613"/>
    <w:p w14:paraId="70B24DDB" w14:textId="7732A4D3" w:rsidR="0059177A" w:rsidRDefault="00EA4151" w:rsidP="009367C0">
      <w:r>
        <w:t>A Mauguio, le blé planté est directe</w:t>
      </w:r>
      <w:r w:rsidR="00104C8D">
        <w:t xml:space="preserve">ment issu de la population EPO </w:t>
      </w:r>
      <w:r>
        <w:t>et non d’</w:t>
      </w:r>
      <w:r w:rsidR="00104C8D">
        <w:t xml:space="preserve">une des 180 lignées extraites. Le semis s’est fait en plein champ dans des </w:t>
      </w:r>
      <w:r w:rsidR="00104C8D" w:rsidRPr="00996DB2">
        <w:t xml:space="preserve">micro </w:t>
      </w:r>
      <w:r w:rsidR="00996DB2" w:rsidRPr="00996DB2">
        <w:t>parcelles de 1.5</w:t>
      </w:r>
      <w:r w:rsidR="002B767C" w:rsidRPr="00996DB2">
        <w:t xml:space="preserve"> m²</w:t>
      </w:r>
      <w:r w:rsidR="00104C8D" w:rsidRPr="00996DB2">
        <w:t xml:space="preserve"> et </w:t>
      </w:r>
      <w:r w:rsidR="00996DB2">
        <w:t xml:space="preserve">une. </w:t>
      </w:r>
      <w:r w:rsidR="00104C8D">
        <w:t>Avant le semis, les grains ont été tamisés</w:t>
      </w:r>
      <w:r w:rsidR="00996DB2">
        <w:t xml:space="preserve"> avec des mailles de 34 et 35 </w:t>
      </w:r>
      <w:proofErr w:type="spellStart"/>
      <w:r w:rsidR="00996DB2">
        <w:t>mm.</w:t>
      </w:r>
      <w:proofErr w:type="spellEnd"/>
      <w:r w:rsidR="00104C8D">
        <w:t xml:space="preserve"> </w:t>
      </w:r>
      <w:r w:rsidR="00996DB2">
        <w:t>Ils ont été séparés entre l</w:t>
      </w:r>
      <w:r w:rsidR="00104C8D">
        <w:t xml:space="preserve">es </w:t>
      </w:r>
      <w:r w:rsidR="00996DB2">
        <w:t xml:space="preserve">"gros" (&gt;35 mm), les "moyens" (34&lt; &lt;35), </w:t>
      </w:r>
      <w:r w:rsidR="00104C8D" w:rsidRPr="00996DB2">
        <w:t>et les "petits</w:t>
      </w:r>
      <w:r w:rsidR="00996DB2">
        <w:t xml:space="preserve">" (&lt; 34 mm). </w:t>
      </w:r>
      <w:r w:rsidR="00104C8D">
        <w:t>Une partie des grains n’a pas été tamisé</w:t>
      </w:r>
      <w:r w:rsidR="00B63B4D">
        <w:t>e</w:t>
      </w:r>
      <w:r w:rsidR="00104C8D">
        <w:t xml:space="preserve"> et constitue le groupe témoin. </w:t>
      </w:r>
      <w:commentRangeStart w:id="3"/>
      <w:r w:rsidR="00104C8D">
        <w:t>Il y a au total 12 micro parcelles dans lesquelles 3 répétitions de chaque traitement ont été placées au hasard.</w:t>
      </w:r>
      <w:commentRangeEnd w:id="3"/>
      <w:r w:rsidR="009367C0">
        <w:rPr>
          <w:rStyle w:val="Marquedecommentaire"/>
        </w:rPr>
        <w:commentReference w:id="3"/>
      </w:r>
    </w:p>
    <w:p w14:paraId="00484CAE" w14:textId="77777777" w:rsidR="0059177A" w:rsidRDefault="0059177A" w:rsidP="00974613"/>
    <w:p w14:paraId="6400A0CA" w14:textId="77777777" w:rsidR="0029402B" w:rsidRDefault="0029402B" w:rsidP="0029402B">
      <w:pPr>
        <w:pStyle w:val="Titre2"/>
      </w:pPr>
      <w:proofErr w:type="spellStart"/>
      <w:r>
        <w:t>Phénotypage</w:t>
      </w:r>
      <w:proofErr w:type="spellEnd"/>
    </w:p>
    <w:p w14:paraId="0725418C" w14:textId="77777777" w:rsidR="0029402B" w:rsidRDefault="0029402B" w:rsidP="00974613">
      <w:r>
        <w:t xml:space="preserve">Pour chaque plante dans les bacs et pour 30 plantes prises au hasard dans les micro parcelles, les mesures suivantes ont été réalisées : </w:t>
      </w:r>
    </w:p>
    <w:p w14:paraId="3B505B5F" w14:textId="77777777" w:rsidR="0029402B" w:rsidRDefault="0029402B" w:rsidP="0029402B">
      <w:pPr>
        <w:pStyle w:val="Paragraphedeliste"/>
        <w:numPr>
          <w:ilvl w:val="0"/>
          <w:numId w:val="5"/>
        </w:numPr>
      </w:pPr>
      <w:r>
        <w:t>Date d’épiaison</w:t>
      </w:r>
    </w:p>
    <w:p w14:paraId="14CE183E" w14:textId="77777777" w:rsidR="0029402B" w:rsidRDefault="0029402B" w:rsidP="0029402B">
      <w:pPr>
        <w:pStyle w:val="Paragraphedeliste"/>
        <w:numPr>
          <w:ilvl w:val="0"/>
          <w:numId w:val="5"/>
        </w:numPr>
      </w:pPr>
      <w:r>
        <w:t>Longueur du brin maître entre la base de la tige et le début de l’épi</w:t>
      </w:r>
    </w:p>
    <w:p w14:paraId="4184B600" w14:textId="77777777" w:rsidR="0029402B" w:rsidRDefault="0029402B" w:rsidP="0029402B">
      <w:pPr>
        <w:pStyle w:val="Paragraphedeliste"/>
        <w:numPr>
          <w:ilvl w:val="0"/>
          <w:numId w:val="5"/>
        </w:numPr>
      </w:pPr>
      <w:r>
        <w:t>Nombre d’épi par plante</w:t>
      </w:r>
    </w:p>
    <w:p w14:paraId="1B46EFAD" w14:textId="77777777" w:rsidR="0029402B" w:rsidRDefault="0029402B" w:rsidP="0029402B">
      <w:pPr>
        <w:pStyle w:val="Paragraphedeliste"/>
        <w:numPr>
          <w:ilvl w:val="0"/>
          <w:numId w:val="5"/>
        </w:numPr>
      </w:pPr>
      <w:r>
        <w:t>Nombre de grains par épi</w:t>
      </w:r>
    </w:p>
    <w:p w14:paraId="0B6572E1" w14:textId="77777777" w:rsidR="0029402B" w:rsidRDefault="0029402B" w:rsidP="0029402B">
      <w:pPr>
        <w:pStyle w:val="Paragraphedeliste"/>
        <w:numPr>
          <w:ilvl w:val="0"/>
          <w:numId w:val="5"/>
        </w:numPr>
      </w:pPr>
      <w:r>
        <w:t>PMG</w:t>
      </w:r>
    </w:p>
    <w:p w14:paraId="4DF4C99A" w14:textId="77777777" w:rsidR="0029402B" w:rsidRDefault="0029402B" w:rsidP="0029402B">
      <w:pPr>
        <w:pStyle w:val="Paragraphedeliste"/>
        <w:numPr>
          <w:ilvl w:val="0"/>
          <w:numId w:val="5"/>
        </w:numPr>
      </w:pPr>
      <w:r>
        <w:t>Taux de protéines moyen dans l’épi</w:t>
      </w:r>
      <w:r w:rsidR="00DF1A36">
        <w:t xml:space="preserve"> (par NIRS des grains)</w:t>
      </w:r>
    </w:p>
    <w:p w14:paraId="42E6E4B3" w14:textId="77777777" w:rsidR="0029402B" w:rsidRDefault="0029402B" w:rsidP="0029402B">
      <w:pPr>
        <w:pStyle w:val="Paragraphedeliste"/>
        <w:numPr>
          <w:ilvl w:val="0"/>
          <w:numId w:val="5"/>
        </w:numPr>
      </w:pPr>
      <w:r>
        <w:t>Taux de protéine dans la feuille drapeau à la floraison</w:t>
      </w:r>
      <w:r w:rsidR="00DF1A36">
        <w:t xml:space="preserve"> (par NIRS de la feuille)</w:t>
      </w:r>
    </w:p>
    <w:p w14:paraId="2EE07302" w14:textId="77777777" w:rsidR="00B51BDF" w:rsidRDefault="00B51BDF" w:rsidP="00B51BDF"/>
    <w:p w14:paraId="73A8CE3E" w14:textId="77777777" w:rsidR="00B51BDF" w:rsidRDefault="00B51BDF" w:rsidP="00B51BDF">
      <w:commentRangeStart w:id="4"/>
      <w:r w:rsidRPr="00B63B4D">
        <w:t>Les spectres d</w:t>
      </w:r>
      <w:r w:rsidR="00F82FBF" w:rsidRPr="00B63B4D">
        <w:t>es grains ont été acquis avec un spectromètre Perkin-Elmer</w:t>
      </w:r>
      <w:commentRangeEnd w:id="4"/>
      <w:r w:rsidR="00B63B4D">
        <w:rPr>
          <w:rStyle w:val="Marquedecommentaire"/>
        </w:rPr>
        <w:commentReference w:id="4"/>
      </w:r>
      <w:r w:rsidRPr="00B51BDF">
        <w:rPr>
          <w:color w:val="FF0000"/>
        </w:rPr>
        <w:t xml:space="preserve"> </w:t>
      </w:r>
      <w:r>
        <w:t>et les spectres des feuilles par ASD.</w:t>
      </w:r>
    </w:p>
    <w:p w14:paraId="2DFD1B68" w14:textId="77777777" w:rsidR="0082601F" w:rsidRDefault="0082601F" w:rsidP="00974613"/>
    <w:p w14:paraId="62113A6C" w14:textId="7AFB4E6A" w:rsidR="00985227" w:rsidRPr="00C1493A" w:rsidRDefault="00D75318" w:rsidP="00985227">
      <w:r w:rsidRPr="00C1493A">
        <w:t xml:space="preserve">De plus, </w:t>
      </w:r>
      <w:r w:rsidR="00C1493A">
        <w:t xml:space="preserve">les </w:t>
      </w:r>
      <w:r w:rsidR="008E558D">
        <w:t xml:space="preserve">grains des </w:t>
      </w:r>
      <w:r w:rsidR="00C1493A">
        <w:t>épis récoltés dans les micro par</w:t>
      </w:r>
      <w:r w:rsidR="00806B21">
        <w:t>celles témoin ont été mesurés</w:t>
      </w:r>
      <w:r w:rsidR="00C1493A">
        <w:t xml:space="preserve"> par Optomachine pour avoir des donné</w:t>
      </w:r>
      <w:r w:rsidR="00B63B4D">
        <w:t>es sur les grains individuels.</w:t>
      </w:r>
    </w:p>
    <w:p w14:paraId="49FB32AD" w14:textId="6269C1A2" w:rsidR="00985227" w:rsidRDefault="00985227" w:rsidP="00985227"/>
    <w:p w14:paraId="0E364350" w14:textId="77777777" w:rsidR="004D5093" w:rsidRDefault="004D5093" w:rsidP="00985227"/>
    <w:p w14:paraId="44D3F0D6" w14:textId="77777777" w:rsidR="002C193D" w:rsidRDefault="00040320" w:rsidP="00040320">
      <w:pPr>
        <w:pStyle w:val="Titre2"/>
      </w:pPr>
      <w:r>
        <w:lastRenderedPageBreak/>
        <w:t>Analyses</w:t>
      </w:r>
    </w:p>
    <w:p w14:paraId="11CB215B" w14:textId="77777777" w:rsidR="00040320" w:rsidRDefault="00040320" w:rsidP="00040320"/>
    <w:p w14:paraId="38CB4AD8" w14:textId="77777777" w:rsidR="005D3872" w:rsidRDefault="005D3872" w:rsidP="005D3872">
      <w:pPr>
        <w:pStyle w:val="Titre3"/>
      </w:pPr>
      <w:r>
        <w:t xml:space="preserve">Effet de la sélection sur </w:t>
      </w:r>
      <w:r w:rsidR="00BB27E3">
        <w:t>la taille</w:t>
      </w:r>
      <w:r>
        <w:t xml:space="preserve"> et </w:t>
      </w:r>
      <w:r w:rsidR="00BB27E3">
        <w:t xml:space="preserve">le </w:t>
      </w:r>
      <w:r>
        <w:t>taux de protéine</w:t>
      </w:r>
      <w:r w:rsidR="00BB27E3">
        <w:t>s du grain</w:t>
      </w:r>
    </w:p>
    <w:p w14:paraId="6A030F71" w14:textId="77777777" w:rsidR="00A86D50" w:rsidRDefault="00A86D50" w:rsidP="00C20510">
      <w:r>
        <w:t>Avec les données des bacs, l’effet de la sélection sur ces caractères a été simulée</w:t>
      </w:r>
      <w:r w:rsidR="002470AC">
        <w:t xml:space="preserve"> comme suit</w:t>
      </w:r>
      <w:r>
        <w:t xml:space="preserve">. </w:t>
      </w:r>
      <w:r w:rsidR="002470AC">
        <w:t>Différents</w:t>
      </w:r>
      <w:r w:rsidR="00B102C7">
        <w:t xml:space="preserve"> seuil</w:t>
      </w:r>
      <w:r w:rsidR="002470AC">
        <w:t>s</w:t>
      </w:r>
      <w:r w:rsidR="00B102C7">
        <w:t xml:space="preserve"> de troncation sur la taille du grain ou sur le taux de protéine </w:t>
      </w:r>
      <w:r w:rsidR="002470AC">
        <w:t>ont été</w:t>
      </w:r>
      <w:r w:rsidR="00B102C7">
        <w:t xml:space="preserve"> fixé</w:t>
      </w:r>
      <w:r w:rsidR="002470AC">
        <w:t>s.</w:t>
      </w:r>
      <w:r w:rsidR="00B102C7">
        <w:t xml:space="preserve"> </w:t>
      </w:r>
      <w:r w:rsidR="002470AC">
        <w:t>Pour chaque seuil,</w:t>
      </w:r>
      <w:r w:rsidR="00B102C7">
        <w:t xml:space="preserve"> les données pour lesquels le grain planté </w:t>
      </w:r>
      <w:r w:rsidR="002470AC">
        <w:t>était</w:t>
      </w:r>
      <w:r w:rsidR="00B102C7">
        <w:t xml:space="preserve"> sous le seuil de troncation </w:t>
      </w:r>
      <w:r w:rsidR="002470AC">
        <w:t>ont été retirées. Il restait</w:t>
      </w:r>
      <w:r w:rsidR="00B102C7">
        <w:t xml:space="preserve"> alors </w:t>
      </w:r>
      <w:r w:rsidR="002470AC">
        <w:t xml:space="preserve">pour chaque seuil </w:t>
      </w:r>
      <w:r w:rsidR="00B102C7">
        <w:t>un jeu de données constitué uniquement des plantes qui auraient été sélectionnées si la sélection avait vraiment eu lieu.</w:t>
      </w:r>
      <w:r w:rsidR="00404B4A">
        <w:t xml:space="preserve"> C</w:t>
      </w:r>
      <w:r w:rsidR="00B102C7">
        <w:t xml:space="preserve">es données </w:t>
      </w:r>
      <w:r w:rsidR="00404B4A">
        <w:t xml:space="preserve">ont été considérées </w:t>
      </w:r>
      <w:r w:rsidR="00B102C7">
        <w:t xml:space="preserve">comme </w:t>
      </w:r>
      <w:r w:rsidR="00404B4A">
        <w:t>des</w:t>
      </w:r>
      <w:r w:rsidR="00B102C7">
        <w:t xml:space="preserve"> approximation de ce qu’aurai</w:t>
      </w:r>
      <w:r w:rsidR="00404B4A">
        <w:t>en</w:t>
      </w:r>
      <w:r w:rsidR="00B102C7">
        <w:t>t été l</w:t>
      </w:r>
      <w:r w:rsidR="00404B4A">
        <w:t>es</w:t>
      </w:r>
      <w:r w:rsidR="00B102C7">
        <w:t xml:space="preserve"> population</w:t>
      </w:r>
      <w:r w:rsidR="00404B4A">
        <w:t>s</w:t>
      </w:r>
      <w:r w:rsidR="00B102C7">
        <w:t xml:space="preserve"> sélectionnée</w:t>
      </w:r>
      <w:r w:rsidR="00404B4A">
        <w:t>s</w:t>
      </w:r>
      <w:r w:rsidR="00B102C7">
        <w:t>.</w:t>
      </w:r>
      <w:r w:rsidR="00917376">
        <w:t xml:space="preserve"> Nous avons fait </w:t>
      </w:r>
      <w:r w:rsidR="00B66AAB">
        <w:t>l’</w:t>
      </w:r>
      <w:r w:rsidR="00917376">
        <w:t>hypothèses</w:t>
      </w:r>
      <w:r w:rsidR="009F0A77">
        <w:t xml:space="preserve"> </w:t>
      </w:r>
      <w:r w:rsidR="00B66AAB">
        <w:t>que</w:t>
      </w:r>
      <w:r w:rsidR="009F0A77">
        <w:t xml:space="preserve"> les plantes se comportent de la même façon dans l</w:t>
      </w:r>
      <w:r w:rsidR="00C13965">
        <w:t>a population complète et dans une</w:t>
      </w:r>
      <w:r w:rsidR="009F0A77">
        <w:t xml:space="preserve"> population sélectionnée. </w:t>
      </w:r>
    </w:p>
    <w:p w14:paraId="04B895B2" w14:textId="77777777" w:rsidR="006258D5" w:rsidRDefault="006258D5" w:rsidP="00C20510"/>
    <w:p w14:paraId="38536EB5" w14:textId="0B7669AF" w:rsidR="00AE4029" w:rsidRDefault="00AE4029" w:rsidP="00C20510">
      <w:commentRangeStart w:id="5"/>
      <w:r>
        <w:t>Le</w:t>
      </w:r>
      <w:r w:rsidR="00D52DC5">
        <w:t>s</w:t>
      </w:r>
      <w:r>
        <w:t xml:space="preserve"> progrès </w:t>
      </w:r>
      <w:r w:rsidR="004A49A4">
        <w:t>simulé</w:t>
      </w:r>
      <w:r w:rsidR="00D52DC5">
        <w:t>s ont</w:t>
      </w:r>
      <w:r>
        <w:t xml:space="preserve"> été </w:t>
      </w:r>
      <w:r w:rsidR="00D52DC5">
        <w:t>calculés</w:t>
      </w:r>
      <w:r>
        <w:t xml:space="preserve"> en comparant la moyenne de la population</w:t>
      </w:r>
      <w:r w:rsidR="00D52DC5">
        <w:t xml:space="preserve"> complète mesurée dans les bacs</w:t>
      </w:r>
      <w:commentRangeEnd w:id="5"/>
      <w:r w:rsidR="004D5093">
        <w:rPr>
          <w:rStyle w:val="Marquedecommentaire"/>
        </w:rPr>
        <w:commentReference w:id="5"/>
      </w:r>
      <w:r w:rsidR="00D52DC5">
        <w:t>, et les</w:t>
      </w:r>
      <w:r>
        <w:t xml:space="preserve"> moyenne</w:t>
      </w:r>
      <w:r w:rsidR="00D52DC5">
        <w:t>s</w:t>
      </w:r>
      <w:r>
        <w:t xml:space="preserve"> de</w:t>
      </w:r>
      <w:r w:rsidR="00D52DC5">
        <w:t>s</w:t>
      </w:r>
      <w:r>
        <w:t xml:space="preserve"> population</w:t>
      </w:r>
      <w:r w:rsidR="00D52DC5">
        <w:t>s</w:t>
      </w:r>
      <w:r>
        <w:t xml:space="preserve"> sélectionnée</w:t>
      </w:r>
      <w:r w:rsidR="00D52DC5">
        <w:t>s</w:t>
      </w:r>
      <w:r>
        <w:t xml:space="preserve"> </w:t>
      </w:r>
      <w:r>
        <w:rPr>
          <w:i/>
        </w:rPr>
        <w:t>in silico</w:t>
      </w:r>
      <w:r>
        <w:t xml:space="preserve">. </w:t>
      </w:r>
      <w:r w:rsidR="00BC1888">
        <w:t>L</w:t>
      </w:r>
      <w:r w:rsidR="00475D3F">
        <w:t>es</w:t>
      </w:r>
      <w:r w:rsidR="00BC1888">
        <w:t xml:space="preserve"> </w:t>
      </w:r>
      <w:r w:rsidR="00D52DC5">
        <w:t>moyenne</w:t>
      </w:r>
      <w:r w:rsidR="00475D3F">
        <w:t xml:space="preserve">s, </w:t>
      </w:r>
      <w:r w:rsidR="00D52DC5">
        <w:t>variance</w:t>
      </w:r>
      <w:r w:rsidR="00475D3F">
        <w:t xml:space="preserve">s et </w:t>
      </w:r>
      <w:r w:rsidR="00BC1888">
        <w:t>variance</w:t>
      </w:r>
      <w:r w:rsidR="00475D3F">
        <w:t>s</w:t>
      </w:r>
      <w:r w:rsidR="00BC1888">
        <w:t xml:space="preserve"> génétique</w:t>
      </w:r>
      <w:r w:rsidR="00475D3F">
        <w:t>s</w:t>
      </w:r>
      <w:r w:rsidR="00BC1888">
        <w:t xml:space="preserve"> pour les différents</w:t>
      </w:r>
      <w:r w:rsidR="00D52DC5">
        <w:t xml:space="preserve"> traits mesurés ont</w:t>
      </w:r>
      <w:r w:rsidR="00BC1888">
        <w:t xml:space="preserve"> aussi été comparée</w:t>
      </w:r>
      <w:r w:rsidR="00D52DC5">
        <w:t>s</w:t>
      </w:r>
      <w:r w:rsidR="00BC1888">
        <w:t xml:space="preserve"> entre la population non sélectionnée et l</w:t>
      </w:r>
      <w:r w:rsidR="00D52DC5">
        <w:t>es</w:t>
      </w:r>
      <w:r w:rsidR="00BC1888">
        <w:t xml:space="preserve"> population</w:t>
      </w:r>
      <w:r w:rsidR="00D52DC5">
        <w:t>s</w:t>
      </w:r>
      <w:r w:rsidR="00BC1888">
        <w:t xml:space="preserve"> sélectionnée</w:t>
      </w:r>
      <w:r w:rsidR="00D52DC5">
        <w:t>s</w:t>
      </w:r>
      <w:r w:rsidR="00BC1888">
        <w:t xml:space="preserve"> </w:t>
      </w:r>
      <w:r w:rsidR="00BC1888">
        <w:rPr>
          <w:i/>
        </w:rPr>
        <w:t>in silico</w:t>
      </w:r>
      <w:r w:rsidR="00BC1888">
        <w:t>.</w:t>
      </w:r>
      <w:r w:rsidR="004E7C0E">
        <w:t xml:space="preserve"> </w:t>
      </w:r>
      <w:commentRangeStart w:id="6"/>
      <w:r w:rsidR="004E7C0E">
        <w:t>E</w:t>
      </w:r>
      <w:r w:rsidR="00233F37">
        <w:t>nfin, l’héritabilité de</w:t>
      </w:r>
      <w:r w:rsidR="004E7C0E">
        <w:t xml:space="preserve"> chaque trait a été calculée en </w:t>
      </w:r>
      <w:r w:rsidR="00BA6520">
        <w:t>estimant les variances génétiques et environnementales avec le</w:t>
      </w:r>
      <w:r w:rsidR="004E7C0E">
        <w:t xml:space="preserve"> modèle mixte suivant</w:t>
      </w:r>
      <w:r w:rsidR="00233F37">
        <w:t>,</w:t>
      </w:r>
      <w:r w:rsidR="004E7C0E">
        <w:t> </w:t>
      </w:r>
      <w:r w:rsidR="00365EEC">
        <w:t xml:space="preserve">implémenté sous R avec la fonction </w:t>
      </w:r>
      <w:proofErr w:type="spellStart"/>
      <w:r w:rsidR="00365EEC">
        <w:t>lmer</w:t>
      </w:r>
      <w:proofErr w:type="spellEnd"/>
      <w:r w:rsidR="00365EEC">
        <w:t xml:space="preserve"> du package lme4</w:t>
      </w:r>
      <w:r w:rsidR="0088490C">
        <w:t xml:space="preserve"> </w:t>
      </w:r>
      <w:r w:rsidR="0088490C">
        <w:fldChar w:fldCharType="begin"/>
      </w:r>
      <w:r w:rsidR="0088490C">
        <w:instrText xml:space="preserve"> ADDIN ZOTERO_ITEM CSL_CITATION {"citationID":"eG4TjH6M","properties":{"formattedCitation":"(Bates et al., 2015)","plainCitation":"(Bates et al., 2015)","noteIndex":0},"citationItems":[{"id":4700,"uris":["http://zotero.org/groups/4992050/items/T3WTGU3X"],"itemData":{"id":470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88490C">
        <w:fldChar w:fldCharType="separate"/>
      </w:r>
      <w:r w:rsidR="0088490C" w:rsidRPr="0088490C">
        <w:rPr>
          <w:rFonts w:ascii="Calibri" w:hAnsi="Calibri" w:cs="Calibri"/>
        </w:rPr>
        <w:t>(Bates et al., 2015)</w:t>
      </w:r>
      <w:r w:rsidR="0088490C">
        <w:fldChar w:fldCharType="end"/>
      </w:r>
      <w:r w:rsidR="00233F37">
        <w:t xml:space="preserve">. Les </w:t>
      </w:r>
      <w:proofErr w:type="spellStart"/>
      <w:r w:rsidR="00233F37">
        <w:t>BLUPs</w:t>
      </w:r>
      <w:proofErr w:type="spellEnd"/>
      <w:r w:rsidR="00233F37">
        <w:t xml:space="preserve"> pour chaque génotype ont aussi été extraits de ce modèle</w:t>
      </w:r>
      <w:r w:rsidR="00365EEC">
        <w:t xml:space="preserve"> </w:t>
      </w:r>
      <w:r w:rsidR="004E7C0E">
        <w:t>:</w:t>
      </w:r>
    </w:p>
    <w:p w14:paraId="73CAF390" w14:textId="77777777" w:rsidR="004E7C0E" w:rsidRDefault="004E7C0E" w:rsidP="00C20510"/>
    <w:p w14:paraId="4BEEC509" w14:textId="520DF5E3" w:rsidR="004E7C0E" w:rsidRPr="005E2631" w:rsidRDefault="000548BC" w:rsidP="00C20510">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oMath>
      </m:oMathPara>
    </w:p>
    <w:p w14:paraId="2209CF80" w14:textId="77777777" w:rsidR="005E2631" w:rsidRDefault="005E2631" w:rsidP="00C20510">
      <w:pPr>
        <w:rPr>
          <w:rFonts w:eastAsiaTheme="minorEastAsia"/>
        </w:rPr>
      </w:pPr>
      <w:r>
        <w:rPr>
          <w:rFonts w:eastAsiaTheme="minorEastAsia"/>
        </w:rPr>
        <w:t>Avec :</w:t>
      </w:r>
    </w:p>
    <w:p w14:paraId="6D6A242F" w14:textId="50439F9C" w:rsidR="005E2631" w:rsidRPr="005E2631" w:rsidRDefault="000548BC" w:rsidP="00C2051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k</m:t>
            </m:r>
          </m:sub>
        </m:sSub>
      </m:oMath>
      <w:r w:rsidR="005E2631">
        <w:rPr>
          <w:rFonts w:eastAsiaTheme="minorEastAsia"/>
        </w:rPr>
        <w:t xml:space="preserve"> </w:t>
      </w:r>
      <w:proofErr w:type="gramStart"/>
      <w:r w:rsidR="005E2631">
        <w:rPr>
          <w:rFonts w:eastAsiaTheme="minorEastAsia"/>
        </w:rPr>
        <w:t>le</w:t>
      </w:r>
      <w:proofErr w:type="gramEnd"/>
      <w:r w:rsidR="005E2631">
        <w:rPr>
          <w:rFonts w:eastAsiaTheme="minorEastAsia"/>
        </w:rPr>
        <w:t xml:space="preserve"> phénotype de la plante k de génotype j dans le bac i</w:t>
      </w:r>
      <w:r w:rsidR="00C15184">
        <w:rPr>
          <w:rFonts w:eastAsiaTheme="minorEastAsia"/>
        </w:rPr>
        <w:t xml:space="preserve"> à la date de semis k</w:t>
      </w:r>
    </w:p>
    <w:p w14:paraId="1BFB123E" w14:textId="33AC159C" w:rsidR="005E2631" w:rsidRDefault="005E2631" w:rsidP="00C20510">
      <w:pPr>
        <w:rPr>
          <w:rFonts w:eastAsiaTheme="minorEastAsia"/>
        </w:rPr>
      </w:pPr>
      <m:oMath>
        <m:r>
          <w:rPr>
            <w:rFonts w:ascii="Cambria Math" w:eastAsiaTheme="minorEastAsia" w:hAnsi="Cambria Math"/>
          </w:rPr>
          <m:t>BA</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t>
      </w:r>
      <w:proofErr w:type="gramStart"/>
      <w:r>
        <w:rPr>
          <w:rFonts w:eastAsiaTheme="minorEastAsia"/>
        </w:rPr>
        <w:t>l’effet</w:t>
      </w:r>
      <w:proofErr w:type="gramEnd"/>
      <w:r>
        <w:rPr>
          <w:rFonts w:eastAsiaTheme="minorEastAsia"/>
        </w:rPr>
        <w:t xml:space="preserve"> fixe du bac i</w:t>
      </w:r>
      <w:r w:rsidR="00D72F2E">
        <w:rPr>
          <w:rFonts w:eastAsiaTheme="minorEastAsia"/>
        </w:rPr>
        <w:t>,</w:t>
      </w:r>
      <w:r w:rsidR="00AB2250">
        <w:rPr>
          <w:rFonts w:eastAsiaTheme="minorEastAsia"/>
        </w:rPr>
        <w:t xml:space="preserve"> </w:t>
      </w:r>
      <w:r w:rsidR="00D72F2E">
        <w:rPr>
          <w:rFonts w:eastAsiaTheme="minorEastAsia"/>
        </w:rPr>
        <w:t>e</w:t>
      </w:r>
      <w:r w:rsidR="00AB2250">
        <w:rPr>
          <w:rFonts w:eastAsiaTheme="minorEastAsia"/>
        </w:rPr>
        <w:t>ffet qualitatif à 6 niveaux</w:t>
      </w:r>
    </w:p>
    <w:p w14:paraId="09F78F0C" w14:textId="4C8EA37C" w:rsidR="005E2631" w:rsidRDefault="000548BC" w:rsidP="00C20510">
      <w:pPr>
        <w:rPr>
          <w:rFonts w:eastAsiaTheme="minorEastAsia"/>
        </w:rPr>
      </w:pP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5E2631">
        <w:rPr>
          <w:rFonts w:eastAsiaTheme="minorEastAsia"/>
        </w:rPr>
        <w:t xml:space="preserve"> l’effet aléatoire du génotype j tel qu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m:t>
                </m:r>
              </m:sub>
            </m:sSub>
          </m:e>
        </m:d>
        <m:r>
          <w:rPr>
            <w:rFonts w:ascii="Cambria Math" w:eastAsiaTheme="minorEastAsia" w:hAnsi="Cambria Math"/>
          </w:rPr>
          <m:t xml:space="preserve">  iid</m:t>
        </m:r>
      </m:oMath>
      <w:r w:rsidR="005E4268">
        <w:rPr>
          <w:rFonts w:eastAsiaTheme="minorEastAsia"/>
        </w:rPr>
        <w:t xml:space="preserve"> où σ</w:t>
      </w:r>
      <w:r w:rsidR="005E4268">
        <w:rPr>
          <w:rFonts w:eastAsiaTheme="minorEastAsia"/>
          <w:vertAlign w:val="subscript"/>
        </w:rPr>
        <w:t>g</w:t>
      </w:r>
      <w:r w:rsidR="005E4268">
        <w:rPr>
          <w:rFonts w:eastAsiaTheme="minorEastAsia"/>
        </w:rPr>
        <w:t xml:space="preserve"> est la variance génétique</w:t>
      </w:r>
    </w:p>
    <w:p w14:paraId="17229DF2" w14:textId="0C14EA40" w:rsidR="00C15184" w:rsidRPr="00C15184" w:rsidRDefault="000548BC" w:rsidP="00C2051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k</m:t>
            </m:r>
          </m:sub>
        </m:sSub>
      </m:oMath>
      <w:r w:rsidR="00C15184">
        <w:rPr>
          <w:rFonts w:eastAsiaTheme="minorEastAsia"/>
        </w:rPr>
        <w:t xml:space="preserve"> </w:t>
      </w:r>
      <w:proofErr w:type="gramStart"/>
      <w:r w:rsidR="00C15184">
        <w:rPr>
          <w:rFonts w:eastAsiaTheme="minorEastAsia"/>
        </w:rPr>
        <w:t>l’effet</w:t>
      </w:r>
      <w:proofErr w:type="gramEnd"/>
      <w:r w:rsidR="00C15184">
        <w:rPr>
          <w:rFonts w:eastAsiaTheme="minorEastAsia"/>
        </w:rPr>
        <w:t xml:space="preserve"> fixe de la date de semis</w:t>
      </w:r>
      <w:r w:rsidR="00D72F2E">
        <w:rPr>
          <w:rFonts w:eastAsiaTheme="minorEastAsia"/>
        </w:rPr>
        <w:t xml:space="preserve"> k, e</w:t>
      </w:r>
      <w:r w:rsidR="008A1DBD">
        <w:rPr>
          <w:rFonts w:eastAsiaTheme="minorEastAsia"/>
        </w:rPr>
        <w:t>ffet qualitatif à deux niveaux</w:t>
      </w:r>
    </w:p>
    <w:p w14:paraId="79376D83" w14:textId="6BA24DC6" w:rsidR="005E2631" w:rsidRPr="005E2631" w:rsidRDefault="000548BC" w:rsidP="00C20510">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5E2631">
        <w:rPr>
          <w:rFonts w:eastAsiaTheme="minorEastAsia"/>
        </w:rPr>
        <w:t xml:space="preserve"> la résiduelle tel qu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e>
        </m:d>
        <m:r>
          <w:rPr>
            <w:rFonts w:ascii="Cambria Math" w:eastAsiaTheme="minorEastAsia" w:hAnsi="Cambria Math"/>
          </w:rPr>
          <m:t xml:space="preserve">  iid</m:t>
        </m:r>
      </m:oMath>
      <w:r w:rsidR="005E4268">
        <w:rPr>
          <w:rFonts w:eastAsiaTheme="minorEastAsia"/>
        </w:rPr>
        <w:t xml:space="preserve"> où σ</w:t>
      </w:r>
      <w:r w:rsidR="005E4268">
        <w:rPr>
          <w:rFonts w:eastAsiaTheme="minorEastAsia"/>
          <w:vertAlign w:val="subscript"/>
        </w:rPr>
        <w:t>e</w:t>
      </w:r>
      <w:r w:rsidR="005E4268">
        <w:rPr>
          <w:rFonts w:eastAsiaTheme="minorEastAsia"/>
        </w:rPr>
        <w:t xml:space="preserve"> est la variance environnementale</w:t>
      </w:r>
      <w:commentRangeEnd w:id="6"/>
      <w:r w:rsidR="006765C8">
        <w:rPr>
          <w:rStyle w:val="Marquedecommentaire"/>
        </w:rPr>
        <w:commentReference w:id="6"/>
      </w:r>
    </w:p>
    <w:p w14:paraId="5E713698" w14:textId="77777777" w:rsidR="00AE4029" w:rsidRDefault="00AE4029" w:rsidP="00C20510"/>
    <w:p w14:paraId="384856BC" w14:textId="77777777" w:rsidR="001B5FD4" w:rsidRDefault="00AE4029" w:rsidP="001F0C85">
      <w:r>
        <w:t>Avec les données du champ, les caractéristiques des différentes populations sélectionnées</w:t>
      </w:r>
      <w:r w:rsidR="009831BE">
        <w:t xml:space="preserve"> ont été mesurées directement et</w:t>
      </w:r>
      <w:r>
        <w:t xml:space="preserve"> </w:t>
      </w:r>
      <w:r w:rsidR="009831BE">
        <w:t>ont été comparées avec la</w:t>
      </w:r>
      <w:r>
        <w:t xml:space="preserve"> population non sélectionnée.</w:t>
      </w:r>
      <w:r w:rsidR="00BC1888">
        <w:t xml:space="preserve"> </w:t>
      </w:r>
      <w:r w:rsidR="00AB3EA4">
        <w:t xml:space="preserve">Le progrès a donc directement été </w:t>
      </w:r>
      <w:r w:rsidR="001B5FD4">
        <w:t>estimé par le modèle suivant :</w:t>
      </w:r>
    </w:p>
    <w:p w14:paraId="4A344B41" w14:textId="77777777" w:rsidR="001B5FD4" w:rsidRDefault="001B5FD4" w:rsidP="001F0C85"/>
    <w:p w14:paraId="5337D81A" w14:textId="5712A8B8" w:rsidR="001B5FD4" w:rsidRPr="001B5FD4" w:rsidRDefault="000548BC" w:rsidP="001B5FD4">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206A2EF8" w14:textId="77777777" w:rsidR="001B5FD4" w:rsidRDefault="001B5FD4" w:rsidP="001B5FD4">
      <w:pPr>
        <w:rPr>
          <w:rFonts w:eastAsiaTheme="minorEastAsia"/>
        </w:rPr>
      </w:pPr>
      <w:r>
        <w:rPr>
          <w:rFonts w:eastAsiaTheme="minorEastAsia"/>
        </w:rPr>
        <w:t>Avec :</w:t>
      </w:r>
    </w:p>
    <w:p w14:paraId="2498AB8C" w14:textId="77777777" w:rsidR="001B5FD4" w:rsidRPr="005E2631" w:rsidRDefault="000548BC" w:rsidP="001B5FD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k</m:t>
            </m:r>
          </m:sub>
        </m:sSub>
      </m:oMath>
      <w:r w:rsidR="001B5FD4">
        <w:rPr>
          <w:rFonts w:eastAsiaTheme="minorEastAsia"/>
        </w:rPr>
        <w:t xml:space="preserve"> </w:t>
      </w:r>
      <w:proofErr w:type="gramStart"/>
      <w:r w:rsidR="001B5FD4">
        <w:rPr>
          <w:rFonts w:eastAsiaTheme="minorEastAsia"/>
        </w:rPr>
        <w:t>le</w:t>
      </w:r>
      <w:proofErr w:type="gramEnd"/>
      <w:r w:rsidR="001B5FD4">
        <w:rPr>
          <w:rFonts w:eastAsiaTheme="minorEastAsia"/>
        </w:rPr>
        <w:t xml:space="preserve"> phénotype de la plante k </w:t>
      </w:r>
      <w:r w:rsidR="00E26D91">
        <w:rPr>
          <w:rFonts w:eastAsiaTheme="minorEastAsia"/>
        </w:rPr>
        <w:t>dans le groupe sélectionné i dans la micro parcelle j</w:t>
      </w:r>
    </w:p>
    <w:p w14:paraId="0FF9F054" w14:textId="1C1F0214" w:rsidR="001B5FD4" w:rsidRDefault="000548BC" w:rsidP="001B5FD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E20103">
        <w:rPr>
          <w:rFonts w:eastAsiaTheme="minorEastAsia"/>
        </w:rPr>
        <w:t xml:space="preserve"> </w:t>
      </w:r>
      <w:proofErr w:type="gramStart"/>
      <w:r w:rsidR="00E20103">
        <w:rPr>
          <w:rFonts w:eastAsiaTheme="minorEastAsia"/>
        </w:rPr>
        <w:t>l’effet</w:t>
      </w:r>
      <w:proofErr w:type="gramEnd"/>
      <w:r w:rsidR="00E20103">
        <w:rPr>
          <w:rFonts w:eastAsiaTheme="minorEastAsia"/>
        </w:rPr>
        <w:t xml:space="preserve"> de la sélection, e</w:t>
      </w:r>
      <w:r w:rsidR="001B5FD4">
        <w:rPr>
          <w:rFonts w:eastAsiaTheme="minorEastAsia"/>
        </w:rPr>
        <w:t>ffet qualitatif prenant 4 valeurs : "gros", "moyen", "petit", "témoin"</w:t>
      </w:r>
    </w:p>
    <w:p w14:paraId="02859186" w14:textId="77777777" w:rsidR="001B5FD4" w:rsidRDefault="000548BC" w:rsidP="001B5FD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oMath>
      <w:r w:rsidR="001B5FD4">
        <w:rPr>
          <w:rFonts w:eastAsiaTheme="minorEastAsia"/>
        </w:rPr>
        <w:t xml:space="preserve"> </w:t>
      </w:r>
      <w:proofErr w:type="gramStart"/>
      <w:r w:rsidR="001B5FD4">
        <w:rPr>
          <w:rFonts w:eastAsiaTheme="minorEastAsia"/>
        </w:rPr>
        <w:t>l’effet</w:t>
      </w:r>
      <w:proofErr w:type="gramEnd"/>
      <w:r w:rsidR="001B5FD4">
        <w:rPr>
          <w:rFonts w:eastAsiaTheme="minorEastAsia"/>
        </w:rPr>
        <w:t xml:space="preserve"> de la micro parcelle j</w:t>
      </w:r>
    </w:p>
    <w:p w14:paraId="592C6E56" w14:textId="77777777" w:rsidR="001B5FD4" w:rsidRPr="001B5FD4" w:rsidRDefault="000548BC" w:rsidP="001B5FD4">
      <w:pPr>
        <w:rPr>
          <w:rFonts w:eastAsiaTheme="minorEastAsia"/>
        </w:rPr>
      </w:pPr>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1B5FD4">
        <w:rPr>
          <w:rFonts w:eastAsiaTheme="minorEastAsia"/>
        </w:rPr>
        <w:t xml:space="preserve"> la résiduelle tel qu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σ</m:t>
            </m:r>
          </m:e>
        </m:d>
        <m:r>
          <w:rPr>
            <w:rFonts w:ascii="Cambria Math" w:eastAsiaTheme="minorEastAsia" w:hAnsi="Cambria Math"/>
          </w:rPr>
          <m:t xml:space="preserve">  iid</m:t>
        </m:r>
      </m:oMath>
    </w:p>
    <w:p w14:paraId="1891BCFA" w14:textId="77777777" w:rsidR="001B5FD4" w:rsidRDefault="001B5FD4" w:rsidP="001F0C85"/>
    <w:p w14:paraId="2D077A36" w14:textId="70C32BFB" w:rsidR="001F0C85" w:rsidRDefault="00D57F84" w:rsidP="001F0C85">
      <w:r>
        <w:t>Dans ce modèle, on estime le</w:t>
      </w:r>
      <w:r w:rsidR="00B71B47">
        <w:t xml:space="preserve"> progrès grâce aux valeurs de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6B29CB">
        <w:rPr>
          <w:rFonts w:eastAsiaTheme="minorEastAsia"/>
        </w:rPr>
        <w:t xml:space="preserve"> en choisissant la modalité "témoin" comme référence</w:t>
      </w:r>
      <w:r w:rsidR="00372E8A">
        <w:rPr>
          <w:rFonts w:eastAsiaTheme="minorEastAsia"/>
        </w:rPr>
        <w:t>.</w:t>
      </w:r>
      <w:r w:rsidR="00833E4A">
        <w:t xml:space="preserve"> </w:t>
      </w:r>
      <w:commentRangeStart w:id="7"/>
      <w:r w:rsidR="00AB3EA4">
        <w:t>Les moyennes et variances de tous les autres traits mesurés ont aussi été comparée</w:t>
      </w:r>
      <w:r w:rsidR="00FC7872">
        <w:t xml:space="preserve">s. </w:t>
      </w:r>
      <w:commentRangeEnd w:id="7"/>
      <w:r w:rsidR="000773DA">
        <w:rPr>
          <w:rStyle w:val="Marquedecommentaire"/>
        </w:rPr>
        <w:commentReference w:id="7"/>
      </w:r>
      <w:r w:rsidR="00A51BFC">
        <w:t xml:space="preserve">L’héritabilité </w:t>
      </w:r>
      <w:r w:rsidR="001A0328">
        <w:t>réalisée</w:t>
      </w:r>
      <w:r w:rsidR="004468A2">
        <w:t xml:space="preserve"> a </w:t>
      </w:r>
      <w:r w:rsidR="00A51BFC">
        <w:t>été calculée pour ce dispositif</w:t>
      </w:r>
      <w:r w:rsidR="001F0C85">
        <w:t xml:space="preserve"> en divisant le progrès mesuré par le différentiel de sélection. Le différentiel de sélection a été calculé grâce à la formule suivante qui permet de calculer la moyenne d’une distribution normale tronquée</w:t>
      </w:r>
      <w:r w:rsidR="006D70EE">
        <w:t xml:space="preserve"> </w:t>
      </w:r>
      <w:r w:rsidR="006D70EE">
        <w:fldChar w:fldCharType="begin"/>
      </w:r>
      <w:r w:rsidR="001A7686">
        <w:instrText xml:space="preserve"> ADDIN ZOTERO_ITEM CSL_CITATION {"citationID":"9nqImgrE","properties":{"formattedCitation":"(\\uc0\\u8220{}Truncated normal distribution,\\uc0\\u8221{} 2023)","plainCitation":"(“Truncated normal distribution,” 2023)","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sidR="006D70EE">
        <w:fldChar w:fldCharType="separate"/>
      </w:r>
      <w:r w:rsidR="001A7686" w:rsidRPr="001A7686">
        <w:rPr>
          <w:rFonts w:ascii="Calibri" w:hAnsi="Calibri" w:cs="Calibri"/>
          <w:szCs w:val="24"/>
        </w:rPr>
        <w:t>(“Truncated normal distribution,” 2023)</w:t>
      </w:r>
      <w:r w:rsidR="006D70EE">
        <w:fldChar w:fldCharType="end"/>
      </w:r>
      <w:r w:rsidR="006D70EE">
        <w:t xml:space="preserve"> </w:t>
      </w:r>
      <w:r w:rsidR="001F0C85">
        <w:t>:</w:t>
      </w:r>
    </w:p>
    <w:p w14:paraId="12E830CD" w14:textId="77777777" w:rsidR="001F0C85" w:rsidRDefault="001F0C85" w:rsidP="001F0C85"/>
    <w:p w14:paraId="70A4F160" w14:textId="77777777" w:rsidR="00A55609" w:rsidRDefault="000548BC" w:rsidP="00A55609">
      <m:oMath>
        <m:sSub>
          <m:sSubPr>
            <m:ctrlPr>
              <w:rPr>
                <w:rFonts w:ascii="Cambria Math" w:hAnsi="Cambria Math"/>
                <w:i/>
                <w:bdr w:val="single" w:sz="4" w:space="0" w:color="auto"/>
              </w:rPr>
            </m:ctrlPr>
          </m:sSubPr>
          <m:e>
            <m:r>
              <w:rPr>
                <w:rFonts w:ascii="Cambria Math" w:hAnsi="Cambria Math"/>
                <w:bdr w:val="single" w:sz="4" w:space="0" w:color="auto"/>
              </w:rPr>
              <m:t xml:space="preserve"> µ</m:t>
            </m:r>
          </m:e>
          <m:sub>
            <m:r>
              <w:rPr>
                <w:rFonts w:ascii="Cambria Math" w:hAnsi="Cambria Math"/>
                <w:bdr w:val="single" w:sz="4" w:space="0" w:color="auto"/>
              </w:rPr>
              <m:t>gros</m:t>
            </m:r>
          </m:sub>
        </m:sSub>
        <m:r>
          <w:rPr>
            <w:rFonts w:ascii="Cambria Math" w:hAnsi="Cambria Math"/>
            <w:bdr w:val="single" w:sz="4" w:space="0" w:color="auto"/>
          </w:rPr>
          <m:t xml:space="preserve">= </m:t>
        </m:r>
        <m:acc>
          <m:accPr>
            <m:chr m:val="̅"/>
            <m:ctrlPr>
              <w:rPr>
                <w:rFonts w:ascii="Cambria Math" w:hAnsi="Cambria Math"/>
                <w:i/>
                <w:bdr w:val="single" w:sz="4" w:space="0" w:color="auto"/>
              </w:rPr>
            </m:ctrlPr>
          </m:accPr>
          <m:e>
            <m:r>
              <w:rPr>
                <w:rFonts w:ascii="Cambria Math" w:hAnsi="Cambria Math"/>
                <w:bdr w:val="single" w:sz="4" w:space="0" w:color="auto"/>
              </w:rPr>
              <m:t>µ</m:t>
            </m:r>
          </m:e>
        </m:acc>
        <m:r>
          <w:rPr>
            <w:rFonts w:ascii="Cambria Math" w:hAnsi="Cambria Math"/>
            <w:bdr w:val="single" w:sz="4" w:space="0" w:color="auto"/>
          </w:rPr>
          <m:t xml:space="preserve">+ </m:t>
        </m:r>
        <m:acc>
          <m:accPr>
            <m:chr m:val="̅"/>
            <m:ctrlPr>
              <w:rPr>
                <w:rFonts w:ascii="Cambria Math" w:hAnsi="Cambria Math"/>
                <w:i/>
                <w:bdr w:val="single" w:sz="4" w:space="0" w:color="auto"/>
              </w:rPr>
            </m:ctrlPr>
          </m:accPr>
          <m:e>
            <m:r>
              <w:rPr>
                <w:rFonts w:ascii="Cambria Math" w:hAnsi="Cambria Math"/>
                <w:bdr w:val="single" w:sz="4" w:space="0" w:color="auto"/>
              </w:rPr>
              <m:t>σ</m:t>
            </m:r>
          </m:e>
        </m:acc>
        <m:r>
          <w:rPr>
            <w:rFonts w:ascii="Cambria Math" w:hAnsi="Cambria Math"/>
            <w:bdr w:val="single" w:sz="4" w:space="0" w:color="auto"/>
          </w:rPr>
          <m:t xml:space="preserve"> . </m:t>
        </m:r>
        <m:f>
          <m:fPr>
            <m:ctrlPr>
              <w:rPr>
                <w:rFonts w:ascii="Cambria Math" w:hAnsi="Cambria Math"/>
                <w:i/>
                <w:bdr w:val="single" w:sz="4" w:space="0" w:color="auto"/>
              </w:rPr>
            </m:ctrlPr>
          </m:fPr>
          <m:num>
            <m:r>
              <w:rPr>
                <w:rFonts w:ascii="Cambria Math" w:hAnsi="Cambria Math"/>
                <w:bdr w:val="single" w:sz="4" w:space="0" w:color="auto"/>
              </w:rPr>
              <m:t>φ(0,1;α)</m:t>
            </m:r>
          </m:num>
          <m:den>
            <m:r>
              <w:rPr>
                <w:rFonts w:ascii="Cambria Math" w:hAnsi="Cambria Math"/>
                <w:bdr w:val="single" w:sz="4" w:space="0" w:color="auto"/>
              </w:rPr>
              <m:t>1 - ϕ(0,1;α)</m:t>
            </m:r>
          </m:den>
        </m:f>
        <m:r>
          <w:rPr>
            <w:rFonts w:ascii="Cambria Math" w:hAnsi="Cambria Math"/>
            <w:bdr w:val="single" w:sz="4" w:space="0" w:color="auto"/>
          </w:rPr>
          <m:t xml:space="preserve"> </m:t>
        </m:r>
      </m:oMath>
      <w:r w:rsidR="00A55609">
        <w:t xml:space="preserve">  </w:t>
      </w:r>
      <w:r w:rsidR="00F76360">
        <w:t xml:space="preserve">   </w:t>
      </w:r>
      <w:r w:rsidR="00877F24">
        <w:t xml:space="preserve">       </w:t>
      </w:r>
      <w:r w:rsidR="00A55609">
        <w:t xml:space="preserve"> </w:t>
      </w:r>
      <m:oMath>
        <m:sSub>
          <m:sSubPr>
            <m:ctrlPr>
              <w:rPr>
                <w:rFonts w:ascii="Cambria Math" w:hAnsi="Cambria Math"/>
                <w:i/>
                <w:bdr w:val="single" w:sz="4" w:space="0" w:color="auto"/>
              </w:rPr>
            </m:ctrlPr>
          </m:sSubPr>
          <m:e>
            <m:r>
              <w:rPr>
                <w:rFonts w:ascii="Cambria Math" w:hAnsi="Cambria Math"/>
                <w:bdr w:val="single" w:sz="4" w:space="0" w:color="auto"/>
              </w:rPr>
              <m:t xml:space="preserve"> µ</m:t>
            </m:r>
          </m:e>
          <m:sub>
            <m:r>
              <w:rPr>
                <w:rFonts w:ascii="Cambria Math" w:hAnsi="Cambria Math"/>
                <w:bdr w:val="single" w:sz="4" w:space="0" w:color="auto"/>
              </w:rPr>
              <m:t>moyen</m:t>
            </m:r>
          </m:sub>
        </m:sSub>
        <m:r>
          <w:rPr>
            <w:rFonts w:ascii="Cambria Math" w:hAnsi="Cambria Math"/>
            <w:bdr w:val="single" w:sz="4" w:space="0" w:color="auto"/>
          </w:rPr>
          <m:t xml:space="preserve">= </m:t>
        </m:r>
        <m:acc>
          <m:accPr>
            <m:chr m:val="̅"/>
            <m:ctrlPr>
              <w:rPr>
                <w:rFonts w:ascii="Cambria Math" w:hAnsi="Cambria Math"/>
                <w:i/>
                <w:bdr w:val="single" w:sz="4" w:space="0" w:color="auto"/>
              </w:rPr>
            </m:ctrlPr>
          </m:accPr>
          <m:e>
            <m:r>
              <w:rPr>
                <w:rFonts w:ascii="Cambria Math" w:hAnsi="Cambria Math"/>
                <w:bdr w:val="single" w:sz="4" w:space="0" w:color="auto"/>
              </w:rPr>
              <m:t>µ</m:t>
            </m:r>
          </m:e>
        </m:acc>
        <m:r>
          <w:rPr>
            <w:rFonts w:ascii="Cambria Math" w:hAnsi="Cambria Math"/>
            <w:bdr w:val="single" w:sz="4" w:space="0" w:color="auto"/>
          </w:rPr>
          <m:t xml:space="preserve">- </m:t>
        </m:r>
        <m:acc>
          <m:accPr>
            <m:chr m:val="̅"/>
            <m:ctrlPr>
              <w:rPr>
                <w:rFonts w:ascii="Cambria Math" w:hAnsi="Cambria Math"/>
                <w:i/>
                <w:bdr w:val="single" w:sz="4" w:space="0" w:color="auto"/>
              </w:rPr>
            </m:ctrlPr>
          </m:accPr>
          <m:e>
            <m:r>
              <w:rPr>
                <w:rFonts w:ascii="Cambria Math" w:hAnsi="Cambria Math"/>
                <w:bdr w:val="single" w:sz="4" w:space="0" w:color="auto"/>
              </w:rPr>
              <m:t>σ</m:t>
            </m:r>
          </m:e>
        </m:acc>
        <m:r>
          <w:rPr>
            <w:rFonts w:ascii="Cambria Math" w:hAnsi="Cambria Math"/>
            <w:bdr w:val="single" w:sz="4" w:space="0" w:color="auto"/>
          </w:rPr>
          <m:t xml:space="preserve"> . </m:t>
        </m:r>
        <m:f>
          <m:fPr>
            <m:ctrlPr>
              <w:rPr>
                <w:rFonts w:ascii="Cambria Math" w:hAnsi="Cambria Math"/>
                <w:i/>
                <w:bdr w:val="single" w:sz="4" w:space="0" w:color="auto"/>
              </w:rPr>
            </m:ctrlPr>
          </m:fPr>
          <m:num>
            <m:r>
              <w:rPr>
                <w:rFonts w:ascii="Cambria Math" w:hAnsi="Cambria Math"/>
                <w:bdr w:val="single" w:sz="4" w:space="0" w:color="auto"/>
              </w:rPr>
              <m:t>φ</m:t>
            </m:r>
            <m:d>
              <m:dPr>
                <m:ctrlPr>
                  <w:rPr>
                    <w:rFonts w:ascii="Cambria Math" w:hAnsi="Cambria Math"/>
                    <w:i/>
                    <w:bdr w:val="single" w:sz="4" w:space="0" w:color="auto"/>
                  </w:rPr>
                </m:ctrlPr>
              </m:dPr>
              <m:e>
                <m:r>
                  <w:rPr>
                    <w:rFonts w:ascii="Cambria Math" w:hAnsi="Cambria Math"/>
                    <w:bdr w:val="single" w:sz="4" w:space="0" w:color="auto"/>
                  </w:rPr>
                  <m:t>0,1;β</m:t>
                </m:r>
              </m:e>
            </m:d>
            <m:r>
              <w:rPr>
                <w:rFonts w:ascii="Cambria Math" w:hAnsi="Cambria Math"/>
                <w:bdr w:val="single" w:sz="4" w:space="0" w:color="auto"/>
              </w:rPr>
              <m:t xml:space="preserve"> - φ</m:t>
            </m:r>
            <m:d>
              <m:dPr>
                <m:ctrlPr>
                  <w:rPr>
                    <w:rFonts w:ascii="Cambria Math" w:hAnsi="Cambria Math"/>
                    <w:i/>
                    <w:bdr w:val="single" w:sz="4" w:space="0" w:color="auto"/>
                  </w:rPr>
                </m:ctrlPr>
              </m:dPr>
              <m:e>
                <m:r>
                  <w:rPr>
                    <w:rFonts w:ascii="Cambria Math" w:hAnsi="Cambria Math"/>
                    <w:bdr w:val="single" w:sz="4" w:space="0" w:color="auto"/>
                  </w:rPr>
                  <m:t>0,1;α</m:t>
                </m:r>
              </m:e>
            </m:d>
          </m:num>
          <m:den>
            <m:r>
              <w:rPr>
                <w:rFonts w:ascii="Cambria Math" w:hAnsi="Cambria Math"/>
                <w:bdr w:val="single" w:sz="4" w:space="0" w:color="auto"/>
              </w:rPr>
              <m:t>ϕ</m:t>
            </m:r>
            <m:d>
              <m:dPr>
                <m:ctrlPr>
                  <w:rPr>
                    <w:rFonts w:ascii="Cambria Math" w:hAnsi="Cambria Math"/>
                    <w:i/>
                    <w:bdr w:val="single" w:sz="4" w:space="0" w:color="auto"/>
                  </w:rPr>
                </m:ctrlPr>
              </m:dPr>
              <m:e>
                <m:r>
                  <w:rPr>
                    <w:rFonts w:ascii="Cambria Math" w:hAnsi="Cambria Math"/>
                    <w:bdr w:val="single" w:sz="4" w:space="0" w:color="auto"/>
                  </w:rPr>
                  <m:t>0,1;β</m:t>
                </m:r>
              </m:e>
            </m:d>
            <m:r>
              <w:rPr>
                <w:rFonts w:ascii="Cambria Math" w:hAnsi="Cambria Math"/>
                <w:bdr w:val="single" w:sz="4" w:space="0" w:color="auto"/>
              </w:rPr>
              <m:t>- ϕ</m:t>
            </m:r>
            <m:d>
              <m:dPr>
                <m:ctrlPr>
                  <w:rPr>
                    <w:rFonts w:ascii="Cambria Math" w:hAnsi="Cambria Math"/>
                    <w:i/>
                    <w:bdr w:val="single" w:sz="4" w:space="0" w:color="auto"/>
                  </w:rPr>
                </m:ctrlPr>
              </m:dPr>
              <m:e>
                <m:r>
                  <w:rPr>
                    <w:rFonts w:ascii="Cambria Math" w:hAnsi="Cambria Math"/>
                    <w:bdr w:val="single" w:sz="4" w:space="0" w:color="auto"/>
                  </w:rPr>
                  <m:t>0,1;α</m:t>
                </m:r>
              </m:e>
            </m:d>
          </m:den>
        </m:f>
      </m:oMath>
      <w:r w:rsidR="006351A6">
        <w:t xml:space="preserve">  </w:t>
      </w:r>
      <w:r w:rsidR="00877F24">
        <w:t xml:space="preserve"> </w:t>
      </w:r>
      <w:r w:rsidR="006351A6">
        <w:t xml:space="preserve"> </w:t>
      </w:r>
      <w:r w:rsidR="00877F24">
        <w:t xml:space="preserve">   </w:t>
      </w:r>
      <w:r w:rsidR="00A55609">
        <w:t xml:space="preserve">   </w:t>
      </w:r>
      <m:oMath>
        <m:r>
          <w:rPr>
            <w:rFonts w:ascii="Cambria Math" w:hAnsi="Cambria Math"/>
          </w:rPr>
          <m:t xml:space="preserve">  </m:t>
        </m:r>
        <m:sSub>
          <m:sSubPr>
            <m:ctrlPr>
              <w:rPr>
                <w:rFonts w:ascii="Cambria Math" w:hAnsi="Cambria Math"/>
                <w:i/>
                <w:bdr w:val="single" w:sz="4" w:space="0" w:color="auto"/>
              </w:rPr>
            </m:ctrlPr>
          </m:sSubPr>
          <m:e>
            <m:r>
              <w:rPr>
                <w:rFonts w:ascii="Cambria Math" w:hAnsi="Cambria Math"/>
                <w:bdr w:val="single" w:sz="4" w:space="0" w:color="auto"/>
              </w:rPr>
              <m:t xml:space="preserve"> µ</m:t>
            </m:r>
          </m:e>
          <m:sub>
            <m:r>
              <w:rPr>
                <w:rFonts w:ascii="Cambria Math" w:hAnsi="Cambria Math"/>
                <w:bdr w:val="single" w:sz="4" w:space="0" w:color="auto"/>
              </w:rPr>
              <m:t>petit</m:t>
            </m:r>
          </m:sub>
        </m:sSub>
        <m:r>
          <w:rPr>
            <w:rFonts w:ascii="Cambria Math" w:hAnsi="Cambria Math"/>
            <w:bdr w:val="single" w:sz="4" w:space="0" w:color="auto"/>
          </w:rPr>
          <m:t xml:space="preserve">= </m:t>
        </m:r>
        <m:acc>
          <m:accPr>
            <m:chr m:val="̅"/>
            <m:ctrlPr>
              <w:rPr>
                <w:rFonts w:ascii="Cambria Math" w:hAnsi="Cambria Math"/>
                <w:i/>
                <w:bdr w:val="single" w:sz="4" w:space="0" w:color="auto"/>
              </w:rPr>
            </m:ctrlPr>
          </m:accPr>
          <m:e>
            <m:r>
              <w:rPr>
                <w:rFonts w:ascii="Cambria Math" w:hAnsi="Cambria Math"/>
                <w:bdr w:val="single" w:sz="4" w:space="0" w:color="auto"/>
              </w:rPr>
              <m:t>µ</m:t>
            </m:r>
          </m:e>
        </m:acc>
        <m:r>
          <w:rPr>
            <w:rFonts w:ascii="Cambria Math" w:hAnsi="Cambria Math"/>
            <w:bdr w:val="single" w:sz="4" w:space="0" w:color="auto"/>
          </w:rPr>
          <m:t xml:space="preserve">- </m:t>
        </m:r>
        <m:acc>
          <m:accPr>
            <m:chr m:val="̅"/>
            <m:ctrlPr>
              <w:rPr>
                <w:rFonts w:ascii="Cambria Math" w:hAnsi="Cambria Math"/>
                <w:i/>
                <w:bdr w:val="single" w:sz="4" w:space="0" w:color="auto"/>
              </w:rPr>
            </m:ctrlPr>
          </m:accPr>
          <m:e>
            <m:r>
              <w:rPr>
                <w:rFonts w:ascii="Cambria Math" w:hAnsi="Cambria Math"/>
                <w:bdr w:val="single" w:sz="4" w:space="0" w:color="auto"/>
              </w:rPr>
              <m:t>σ</m:t>
            </m:r>
          </m:e>
        </m:acc>
        <m:r>
          <w:rPr>
            <w:rFonts w:ascii="Cambria Math" w:hAnsi="Cambria Math"/>
            <w:bdr w:val="single" w:sz="4" w:space="0" w:color="auto"/>
          </w:rPr>
          <m:t xml:space="preserve"> . </m:t>
        </m:r>
        <m:f>
          <m:fPr>
            <m:ctrlPr>
              <w:rPr>
                <w:rFonts w:ascii="Cambria Math" w:hAnsi="Cambria Math"/>
                <w:i/>
                <w:bdr w:val="single" w:sz="4" w:space="0" w:color="auto"/>
              </w:rPr>
            </m:ctrlPr>
          </m:fPr>
          <m:num>
            <m:r>
              <w:rPr>
                <w:rFonts w:ascii="Cambria Math" w:hAnsi="Cambria Math"/>
                <w:bdr w:val="single" w:sz="4" w:space="0" w:color="auto"/>
              </w:rPr>
              <m:t>φ</m:t>
            </m:r>
            <m:d>
              <m:dPr>
                <m:ctrlPr>
                  <w:rPr>
                    <w:rFonts w:ascii="Cambria Math" w:hAnsi="Cambria Math"/>
                    <w:i/>
                    <w:bdr w:val="single" w:sz="4" w:space="0" w:color="auto"/>
                  </w:rPr>
                </m:ctrlPr>
              </m:dPr>
              <m:e>
                <m:r>
                  <w:rPr>
                    <w:rFonts w:ascii="Cambria Math" w:hAnsi="Cambria Math"/>
                    <w:bdr w:val="single" w:sz="4" w:space="0" w:color="auto"/>
                  </w:rPr>
                  <m:t>0,1;β</m:t>
                </m:r>
              </m:e>
            </m:d>
          </m:num>
          <m:den>
            <m:r>
              <w:rPr>
                <w:rFonts w:ascii="Cambria Math" w:hAnsi="Cambria Math"/>
                <w:bdr w:val="single" w:sz="4" w:space="0" w:color="auto"/>
              </w:rPr>
              <m:t>ϕ</m:t>
            </m:r>
            <m:d>
              <m:dPr>
                <m:ctrlPr>
                  <w:rPr>
                    <w:rFonts w:ascii="Cambria Math" w:hAnsi="Cambria Math"/>
                    <w:i/>
                    <w:bdr w:val="single" w:sz="4" w:space="0" w:color="auto"/>
                  </w:rPr>
                </m:ctrlPr>
              </m:dPr>
              <m:e>
                <m:r>
                  <w:rPr>
                    <w:rFonts w:ascii="Cambria Math" w:hAnsi="Cambria Math"/>
                    <w:bdr w:val="single" w:sz="4" w:space="0" w:color="auto"/>
                  </w:rPr>
                  <m:t>0,1;β</m:t>
                </m:r>
              </m:e>
            </m:d>
          </m:den>
        </m:f>
        <m:r>
          <w:rPr>
            <w:rFonts w:ascii="Cambria Math" w:hAnsi="Cambria Math"/>
            <w:bdr w:val="single" w:sz="4" w:space="0" w:color="auto"/>
          </w:rPr>
          <m:t xml:space="preserve"> </m:t>
        </m:r>
      </m:oMath>
      <w:r w:rsidR="00A55609">
        <w:t xml:space="preserve">         </w:t>
      </w:r>
    </w:p>
    <w:p w14:paraId="02CCE5F7" w14:textId="77777777" w:rsidR="00A55609" w:rsidRDefault="00A55609" w:rsidP="001F0C85"/>
    <w:p w14:paraId="099EF266" w14:textId="77777777" w:rsidR="00A55609" w:rsidRDefault="00877F24" w:rsidP="001F0C85">
      <w:r>
        <w:t>Avec :</w:t>
      </w:r>
    </w:p>
    <w:p w14:paraId="12FB579D" w14:textId="10FB156D" w:rsidR="00FF4023" w:rsidRDefault="00FF4023" w:rsidP="001F0C85">
      <w:r>
        <w:t>µ : moyen</w:t>
      </w:r>
      <w:r w:rsidR="00B04C76">
        <w:t>ne de la distribution tronquée</w:t>
      </w:r>
    </w:p>
    <w:p w14:paraId="4F5CE489" w14:textId="77777777" w:rsidR="00FF4023" w:rsidRPr="00FF4023" w:rsidRDefault="000548BC" w:rsidP="001F0C85">
      <m:oMath>
        <m:acc>
          <m:accPr>
            <m:chr m:val="̅"/>
            <m:ctrlPr>
              <w:rPr>
                <w:rFonts w:ascii="Cambria Math" w:hAnsi="Cambria Math"/>
                <w:i/>
              </w:rPr>
            </m:ctrlPr>
          </m:accPr>
          <m:e>
            <m:r>
              <w:rPr>
                <w:rFonts w:ascii="Cambria Math" w:hAnsi="Cambria Math"/>
              </w:rPr>
              <m:t>µ</m:t>
            </m:r>
          </m:e>
        </m:acc>
      </m:oMath>
      <w:r w:rsidR="00FF4023">
        <w:rPr>
          <w:rFonts w:eastAsiaTheme="minorEastAsia"/>
        </w:rPr>
        <w:t> : moyenne de la distribution normale de la population non sélectionnée</w:t>
      </w:r>
    </w:p>
    <w:p w14:paraId="39B82A55" w14:textId="77777777" w:rsidR="00FF4023" w:rsidRDefault="000548BC" w:rsidP="00C20510">
      <w:pPr>
        <w:rPr>
          <w:rFonts w:eastAsiaTheme="minorEastAsia"/>
        </w:rPr>
      </w:pPr>
      <m:oMath>
        <m:acc>
          <m:accPr>
            <m:chr m:val="̅"/>
            <m:ctrlPr>
              <w:rPr>
                <w:rFonts w:ascii="Cambria Math" w:hAnsi="Cambria Math"/>
                <w:i/>
              </w:rPr>
            </m:ctrlPr>
          </m:accPr>
          <m:e>
            <m:r>
              <w:rPr>
                <w:rFonts w:ascii="Cambria Math" w:hAnsi="Cambria Math"/>
              </w:rPr>
              <m:t>σ</m:t>
            </m:r>
          </m:e>
        </m:acc>
      </m:oMath>
      <w:r w:rsidR="00FF4023">
        <w:rPr>
          <w:rFonts w:eastAsiaTheme="minorEastAsia"/>
        </w:rPr>
        <w:t> : écart-type de la distribution normale de la population non sélectionnée</w:t>
      </w:r>
    </w:p>
    <w:p w14:paraId="693CD6D8" w14:textId="15811691" w:rsidR="00FF4023" w:rsidRDefault="00DB4B6A" w:rsidP="00C20510">
      <w:pPr>
        <w:rPr>
          <w:rFonts w:eastAsiaTheme="minorEastAsia"/>
        </w:rPr>
      </w:pPr>
      <w:r>
        <w:rPr>
          <w:rFonts w:eastAsiaTheme="minorEastAsia"/>
        </w:rPr>
        <w:t>a : seuil de troncation</w:t>
      </w:r>
      <w:r w:rsidR="00877F24">
        <w:rPr>
          <w:rFonts w:eastAsiaTheme="minorEastAsia"/>
        </w:rPr>
        <w:t xml:space="preserve"> inférieur</w:t>
      </w:r>
      <w:r w:rsidR="00272A3A">
        <w:rPr>
          <w:rFonts w:eastAsiaTheme="minorEastAsia"/>
        </w:rPr>
        <w:t xml:space="preserve"> et </w:t>
      </w:r>
      <m:oMath>
        <m:r>
          <w:rPr>
            <w:rFonts w:ascii="Cambria Math" w:hAnsi="Cambria Math"/>
          </w:rPr>
          <m:t>α=</m:t>
        </m:r>
        <m:f>
          <m:fPr>
            <m:ctrlPr>
              <w:rPr>
                <w:rFonts w:ascii="Cambria Math" w:hAnsi="Cambria Math"/>
                <w:i/>
              </w:rPr>
            </m:ctrlPr>
          </m:fPr>
          <m:num>
            <m:r>
              <w:rPr>
                <w:rFonts w:ascii="Cambria Math" w:hAnsi="Cambria Math"/>
              </w:rPr>
              <m:t>a-</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00272A3A">
        <w:rPr>
          <w:rFonts w:eastAsiaTheme="minorEastAsia"/>
        </w:rPr>
        <w:t xml:space="preserve">       </w:t>
      </w:r>
    </w:p>
    <w:p w14:paraId="5E0AFFBF" w14:textId="3B6FB0F0" w:rsidR="00877F24" w:rsidRPr="00272A3A" w:rsidRDefault="00877F24" w:rsidP="00C20510">
      <w:r>
        <w:rPr>
          <w:rFonts w:eastAsiaTheme="minorEastAsia"/>
        </w:rPr>
        <w:t>b : seuil de troncation supérieur</w:t>
      </w:r>
      <w:r w:rsidR="00272A3A" w:rsidRPr="00272A3A">
        <w:rPr>
          <w:rFonts w:eastAsiaTheme="minorEastAsia"/>
        </w:rPr>
        <w:t xml:space="preserve"> </w:t>
      </w:r>
      <w:r w:rsidR="00272A3A">
        <w:rPr>
          <w:rFonts w:eastAsiaTheme="minorEastAsia"/>
        </w:rPr>
        <w:t xml:space="preserve">et </w:t>
      </w:r>
      <m:oMath>
        <m:r>
          <w:rPr>
            <w:rFonts w:ascii="Cambria Math" w:hAnsi="Cambria Math"/>
          </w:rPr>
          <m:t>β=</m:t>
        </m:r>
        <m:f>
          <m:fPr>
            <m:ctrlPr>
              <w:rPr>
                <w:rFonts w:ascii="Cambria Math" w:hAnsi="Cambria Math"/>
                <w:i/>
              </w:rPr>
            </m:ctrlPr>
          </m:fPr>
          <m:num>
            <m:r>
              <w:rPr>
                <w:rFonts w:ascii="Cambria Math" w:hAnsi="Cambria Math"/>
              </w:rPr>
              <m:t>b-</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00272A3A">
        <w:rPr>
          <w:rFonts w:eastAsiaTheme="minorEastAsia"/>
        </w:rPr>
        <w:t xml:space="preserve">       </w:t>
      </w:r>
    </w:p>
    <w:p w14:paraId="67023613" w14:textId="77777777" w:rsidR="00DB4B6A" w:rsidRDefault="00DB4B6A" w:rsidP="00C20510">
      <w:pPr>
        <w:rPr>
          <w:rFonts w:eastAsiaTheme="minorEastAsia" w:cstheme="minorHAnsi"/>
        </w:rPr>
      </w:pPr>
      <w:proofErr w:type="gramStart"/>
      <w:r>
        <w:rPr>
          <w:rFonts w:eastAsiaTheme="minorEastAsia" w:cstheme="minorHAnsi"/>
        </w:rPr>
        <w:t>ϕ(</w:t>
      </w:r>
      <w:proofErr w:type="gramEnd"/>
      <w:r>
        <w:rPr>
          <w:rFonts w:eastAsiaTheme="minorEastAsia" w:cstheme="minorHAnsi"/>
        </w:rPr>
        <w:t xml:space="preserve">0,1 ; </w:t>
      </w:r>
      <w:r w:rsidR="0047218E">
        <w:rPr>
          <w:rFonts w:eastAsiaTheme="minorEastAsia" w:cstheme="minorHAnsi"/>
        </w:rPr>
        <w:t>x</w:t>
      </w:r>
      <w:r>
        <w:rPr>
          <w:rFonts w:eastAsiaTheme="minorEastAsia" w:cstheme="minorHAnsi"/>
        </w:rPr>
        <w:t xml:space="preserve">) : distribution de la loi normale centrée réduite en </w:t>
      </w:r>
      <w:r w:rsidR="0047218E">
        <w:rPr>
          <w:rFonts w:eastAsiaTheme="minorEastAsia" w:cstheme="minorHAnsi"/>
        </w:rPr>
        <w:t>x</w:t>
      </w:r>
    </w:p>
    <w:p w14:paraId="5AE16220" w14:textId="77777777" w:rsidR="00DB4B6A" w:rsidRPr="00FF4023" w:rsidRDefault="00DB4B6A" w:rsidP="00C20510">
      <w:pPr>
        <w:rPr>
          <w:rFonts w:eastAsiaTheme="minorEastAsia"/>
        </w:rPr>
      </w:pPr>
      <w:proofErr w:type="gramStart"/>
      <w:r>
        <w:rPr>
          <w:rFonts w:eastAsiaTheme="minorEastAsia" w:cstheme="minorHAnsi"/>
        </w:rPr>
        <w:t>φ(</w:t>
      </w:r>
      <w:proofErr w:type="gramEnd"/>
      <w:r>
        <w:rPr>
          <w:rFonts w:eastAsiaTheme="minorEastAsia" w:cstheme="minorHAnsi"/>
        </w:rPr>
        <w:t xml:space="preserve">0,1 ; </w:t>
      </w:r>
      <w:r w:rsidR="0047218E">
        <w:rPr>
          <w:rFonts w:eastAsiaTheme="minorEastAsia" w:cstheme="minorHAnsi"/>
        </w:rPr>
        <w:t>x</w:t>
      </w:r>
      <w:r>
        <w:rPr>
          <w:rFonts w:eastAsiaTheme="minorEastAsia" w:cstheme="minorHAnsi"/>
        </w:rPr>
        <w:t xml:space="preserve">) : fonction de répartition de la loi normale centrée réduite en </w:t>
      </w:r>
      <w:r w:rsidR="0047218E">
        <w:rPr>
          <w:rFonts w:eastAsiaTheme="minorEastAsia" w:cstheme="minorHAnsi"/>
        </w:rPr>
        <w:t>x</w:t>
      </w:r>
    </w:p>
    <w:p w14:paraId="137E3CB2" w14:textId="0B71B41E" w:rsidR="00A86D50" w:rsidRDefault="00A86D50" w:rsidP="00C20510"/>
    <w:p w14:paraId="69D16003" w14:textId="11B9567B" w:rsidR="00B33513" w:rsidRDefault="00B04C76" w:rsidP="00C20510">
      <w:r>
        <w:t xml:space="preserve">Pour chaque modalité de sélection le différentiel vaut </w:t>
      </w:r>
      <m:oMath>
        <m:r>
          <w:rPr>
            <w:rFonts w:ascii="Cambria Math" w:hAnsi="Cambria Math"/>
          </w:rPr>
          <m:t>S=µ-</m:t>
        </m:r>
        <m:acc>
          <m:accPr>
            <m:chr m:val="̅"/>
            <m:ctrlPr>
              <w:rPr>
                <w:rFonts w:ascii="Cambria Math" w:hAnsi="Cambria Math"/>
                <w:i/>
              </w:rPr>
            </m:ctrlPr>
          </m:accPr>
          <m:e>
            <m:r>
              <w:rPr>
                <w:rFonts w:ascii="Cambria Math" w:hAnsi="Cambria Math"/>
              </w:rPr>
              <m:t>µ</m:t>
            </m:r>
          </m:e>
        </m:acc>
      </m:oMath>
      <w:r w:rsidR="007D77A4">
        <w:t xml:space="preserve">. </w:t>
      </w:r>
      <w:r w:rsidR="00B33513">
        <w:t>Pour calculer ces différentiels de sélection, l’hypothèse que les</w:t>
      </w:r>
      <w:r w:rsidR="00EC3E2B">
        <w:t xml:space="preserve"> traits morphologiques du grain</w:t>
      </w:r>
      <w:r w:rsidR="00B33513">
        <w:t xml:space="preserve"> suivent des lois normales a été faite. </w:t>
      </w:r>
    </w:p>
    <w:p w14:paraId="6CEB2EAF" w14:textId="77777777" w:rsidR="00A86D50" w:rsidRDefault="00A86D50" w:rsidP="00C20510"/>
    <w:p w14:paraId="156AEE5B" w14:textId="77777777" w:rsidR="005D3872" w:rsidRDefault="00E05DF8" w:rsidP="00E05DF8">
      <w:pPr>
        <w:pStyle w:val="Titre3"/>
      </w:pPr>
      <w:r>
        <w:t>Efficacité de la sélection phénomique</w:t>
      </w:r>
    </w:p>
    <w:p w14:paraId="618FAE0B" w14:textId="12BAD1D7" w:rsidR="0057370B" w:rsidRDefault="004063F0" w:rsidP="004063F0">
      <w:r>
        <w:t>Grâce aux spec</w:t>
      </w:r>
      <w:r w:rsidR="0057370B">
        <w:t>tres acquis sur les grains sem</w:t>
      </w:r>
      <w:r>
        <w:t xml:space="preserve">és, </w:t>
      </w:r>
      <w:r w:rsidR="00A12D3B">
        <w:t xml:space="preserve">des modèles prédictifs </w:t>
      </w:r>
      <w:proofErr w:type="gramStart"/>
      <w:r w:rsidR="00A12D3B">
        <w:t>ont</w:t>
      </w:r>
      <w:proofErr w:type="gramEnd"/>
      <w:r>
        <w:t xml:space="preserve"> été testés pour prédire to</w:t>
      </w:r>
      <w:r w:rsidR="0057370B">
        <w:t xml:space="preserve">utes les variables mesurées. </w:t>
      </w:r>
      <w:r w:rsidR="00D05FDD">
        <w:t>Deux modèles ont été testés</w:t>
      </w:r>
      <w:r w:rsidR="00B50DC3">
        <w:t xml:space="preserve"> </w:t>
      </w:r>
      <w:r w:rsidR="00915FE5">
        <w:t xml:space="preserve">et </w:t>
      </w:r>
      <w:r w:rsidR="00B50DC3">
        <w:t>implémenté</w:t>
      </w:r>
      <w:r w:rsidR="008C1413">
        <w:t>s</w:t>
      </w:r>
      <w:r w:rsidR="00B50DC3">
        <w:t xml:space="preserve"> sous R avec la</w:t>
      </w:r>
      <w:r w:rsidRPr="00B50DC3">
        <w:t xml:space="preserve"> fonction</w:t>
      </w:r>
      <w:r w:rsidR="00B50DC3">
        <w:t xml:space="preserve"> </w:t>
      </w:r>
      <w:proofErr w:type="spellStart"/>
      <w:r w:rsidR="00B50DC3">
        <w:t>mixed.solve</w:t>
      </w:r>
      <w:proofErr w:type="spellEnd"/>
      <w:r w:rsidR="00B50DC3">
        <w:t xml:space="preserve"> du</w:t>
      </w:r>
      <w:r w:rsidRPr="00B50DC3">
        <w:t xml:space="preserve"> package </w:t>
      </w:r>
      <w:proofErr w:type="spellStart"/>
      <w:r w:rsidR="00B50DC3">
        <w:t>rrBLUP</w:t>
      </w:r>
      <w:proofErr w:type="spellEnd"/>
      <w:r w:rsidR="0000240E">
        <w:t xml:space="preserve"> </w:t>
      </w:r>
      <w:r w:rsidR="0000240E">
        <w:fldChar w:fldCharType="begin"/>
      </w:r>
      <w:r w:rsidR="0000240E">
        <w:instrText xml:space="preserve"> ADDIN ZOTERO_ITEM CSL_CITATION {"citationID":"Jv16ZwEI","properties":{"formattedCitation":"(Endelman, 2011)","plainCitation":"(Endelman, 2011)","noteIndex":0},"citationItems":[{"id":4697,"uris":["http://zotero.org/groups/4992050/items/T65LNWEZ"],"itemData":{"id":4697,"type":"article-journal","abstract":"Many important traits in plant breeding are polygenic and therefore recalcitrant to traditional marker-assisted selection. Genomic selection addresses this complexity by including all markers in the prediction model. A key method for the genomic prediction of breeding values is ridge regression (RR), which is equivalent to best linear unbiased prediction (BLUP) when the genetic covariance between lines is proportional to their similarity in genotype space. This additive model can be broadened to include epistatic effects by using other kernels, such as the Gaussian, which represent inner products in a complex feature space. To facilitate the use of RR and nonadditive kernels in plant breeding, a new software package for R called rrBLUP has been developed. At its core is a fast maximum-likelihood algorithm for mixed models with a single variance component besides the residual error, which allows for efficient prediction with unreplicated training data. Use of the rrBLUP software is demonstrated through several examples, including the identification of optimal crosses based on superior progeny value. In cross-validation tests, the prediction accuracy with nonadditive kernels was significantly higher than RR for wheat (Triticum aestivum L.) grain yield but equivalent for several maize (Zea mays L.) traits.","container-title":"The Plant Genome","DOI":"10.3835/plantgenome2011.08.0024","ISSN":"1940-3372","issue":"3","language":"en","license":"© 2011 The Authors.","note":"_eprint: https://onlinelibrary.wiley.com/doi/pdf/10.3835/plantgenome2011.08.0024","source":"Wiley Online Library","title":"Ridge Regression and Other Kernels for Genomic Selection with R Package rrBLUP","URL":"https://onlinelibrary.wiley.com/doi/abs/10.3835/plantgenome2011.08.0024","volume":"4","author":[{"family":"Endelman","given":"Jeffrey B."}],"accessed":{"date-parts":[["2023",6,14]]},"issued":{"date-parts":[["2011"]]}}}],"schema":"https://github.com/citation-style-language/schema/raw/master/csl-citation.json"} </w:instrText>
      </w:r>
      <w:r w:rsidR="0000240E">
        <w:fldChar w:fldCharType="separate"/>
      </w:r>
      <w:r w:rsidR="0000240E" w:rsidRPr="0000240E">
        <w:rPr>
          <w:rFonts w:ascii="Calibri" w:hAnsi="Calibri" w:cs="Calibri"/>
        </w:rPr>
        <w:t>(Endelman, 2011)</w:t>
      </w:r>
      <w:r w:rsidR="0000240E">
        <w:fldChar w:fldCharType="end"/>
      </w:r>
      <w:r w:rsidR="0057370B">
        <w:t> :</w:t>
      </w:r>
    </w:p>
    <w:p w14:paraId="736C1D0F" w14:textId="15A3C535" w:rsidR="00D05FDD" w:rsidRDefault="00D05FDD" w:rsidP="004063F0"/>
    <w:p w14:paraId="46D1465D" w14:textId="517DBBE0" w:rsidR="00D05FDD" w:rsidRDefault="00D05FDD" w:rsidP="004063F0">
      <w:pPr>
        <w:rPr>
          <w:rFonts w:eastAsiaTheme="minorEastAsia"/>
        </w:rPr>
      </w:pPr>
      <w:r>
        <w:t xml:space="preserve">Premier modèle : </w:t>
      </w:r>
      <m:oMath>
        <m:r>
          <w:rPr>
            <w:rFonts w:ascii="Cambria Math" w:hAnsi="Cambria Math"/>
          </w:rPr>
          <m:t>y=µ+Xβ+ε</m:t>
        </m:r>
      </m:oMath>
    </w:p>
    <w:p w14:paraId="5F9D65C0" w14:textId="34556DBD" w:rsidR="00D05FDD" w:rsidRDefault="00D05FDD" w:rsidP="004063F0">
      <w:pPr>
        <w:rPr>
          <w:rFonts w:eastAsiaTheme="minorEastAsia"/>
        </w:rPr>
      </w:pPr>
    </w:p>
    <w:p w14:paraId="4C5FB038" w14:textId="2ACF042A" w:rsidR="00D05FDD" w:rsidRDefault="00D05FDD" w:rsidP="004063F0">
      <w:pPr>
        <w:rPr>
          <w:rFonts w:eastAsiaTheme="minorEastAsia"/>
        </w:rPr>
      </w:pPr>
      <w:r>
        <w:rPr>
          <w:rFonts w:eastAsiaTheme="minorEastAsia"/>
        </w:rPr>
        <w:t>Avec :</w:t>
      </w:r>
    </w:p>
    <w:p w14:paraId="62DF86E3" w14:textId="4113D0AD" w:rsidR="00D05FDD" w:rsidRDefault="00D05FDD" w:rsidP="004063F0">
      <w:pPr>
        <w:rPr>
          <w:rFonts w:eastAsiaTheme="minorEastAsia"/>
        </w:rPr>
      </w:pPr>
      <m:oMath>
        <m:r>
          <w:rPr>
            <w:rFonts w:ascii="Cambria Math" w:hAnsi="Cambria Math"/>
          </w:rPr>
          <m:t>y</m:t>
        </m:r>
      </m:oMath>
      <w:r>
        <w:rPr>
          <w:rFonts w:eastAsiaTheme="minorEastAsia"/>
        </w:rPr>
        <w:t xml:space="preserve"> </w:t>
      </w:r>
      <w:proofErr w:type="gramStart"/>
      <w:r>
        <w:rPr>
          <w:rFonts w:eastAsiaTheme="minorEastAsia"/>
        </w:rPr>
        <w:t>la</w:t>
      </w:r>
      <w:proofErr w:type="gramEnd"/>
      <w:r>
        <w:rPr>
          <w:rFonts w:eastAsiaTheme="minorEastAsia"/>
        </w:rPr>
        <w:t xml:space="preserve"> matrice des </w:t>
      </w:r>
      <w:proofErr w:type="spellStart"/>
      <w:r w:rsidR="002B692E">
        <w:rPr>
          <w:rFonts w:eastAsiaTheme="minorEastAsia"/>
        </w:rPr>
        <w:t>BLUPs</w:t>
      </w:r>
      <w:proofErr w:type="spellEnd"/>
      <w:r w:rsidR="002B692E">
        <w:rPr>
          <w:rFonts w:eastAsiaTheme="minorEastAsia"/>
        </w:rPr>
        <w:t xml:space="preserve"> estimés à partir des données phénotypiques</w:t>
      </w:r>
    </w:p>
    <w:p w14:paraId="6F5CA331" w14:textId="71AD979D" w:rsidR="00D05FDD" w:rsidRDefault="00D05FDD" w:rsidP="004063F0">
      <w:pPr>
        <w:rPr>
          <w:rFonts w:eastAsiaTheme="minorEastAsia"/>
        </w:rPr>
      </w:pPr>
      <m:oMath>
        <m:r>
          <w:rPr>
            <w:rFonts w:ascii="Cambria Math" w:hAnsi="Cambria Math"/>
          </w:rPr>
          <m:t>µ</m:t>
        </m:r>
      </m:oMath>
      <w:r>
        <w:rPr>
          <w:rFonts w:eastAsiaTheme="minorEastAsia"/>
        </w:rPr>
        <w:t xml:space="preserve"> </w:t>
      </w:r>
      <w:proofErr w:type="gramStart"/>
      <w:r>
        <w:rPr>
          <w:rFonts w:eastAsiaTheme="minorEastAsia"/>
        </w:rPr>
        <w:t>la</w:t>
      </w:r>
      <w:proofErr w:type="gramEnd"/>
      <w:r>
        <w:rPr>
          <w:rFonts w:eastAsiaTheme="minorEastAsia"/>
        </w:rPr>
        <w:t xml:space="preserve"> valeur phénotypique moyenne</w:t>
      </w:r>
    </w:p>
    <w:p w14:paraId="2B9E5C65" w14:textId="3F0AE566" w:rsidR="00D05FDD" w:rsidRDefault="00D05FDD" w:rsidP="004063F0">
      <w:pPr>
        <w:rPr>
          <w:rFonts w:eastAsiaTheme="minorEastAsia"/>
        </w:rPr>
      </w:pPr>
      <m:oMath>
        <m:r>
          <w:rPr>
            <w:rFonts w:ascii="Cambria Math" w:hAnsi="Cambria Math"/>
          </w:rPr>
          <m:t>X</m:t>
        </m:r>
      </m:oMath>
      <w:r>
        <w:rPr>
          <w:rFonts w:eastAsiaTheme="minorEastAsia"/>
        </w:rPr>
        <w:t xml:space="preserve"> </w:t>
      </w:r>
      <w:proofErr w:type="gramStart"/>
      <w:r>
        <w:rPr>
          <w:rFonts w:eastAsiaTheme="minorEastAsia"/>
        </w:rPr>
        <w:t>la</w:t>
      </w:r>
      <w:proofErr w:type="gramEnd"/>
      <w:r>
        <w:rPr>
          <w:rFonts w:eastAsiaTheme="minorEastAsia"/>
        </w:rPr>
        <w:t xml:space="preserve"> matrice des spectres infrarouge </w:t>
      </w:r>
      <w:r w:rsidR="0067543F">
        <w:rPr>
          <w:rFonts w:eastAsiaTheme="minorEastAsia"/>
        </w:rPr>
        <w:t xml:space="preserve">moyen de chaque génotype </w:t>
      </w:r>
      <w:r>
        <w:rPr>
          <w:rFonts w:eastAsiaTheme="minorEastAsia"/>
        </w:rPr>
        <w:t xml:space="preserve">où une ligne contient l’absorbance à toutes les longueurs d’ondes pour un </w:t>
      </w:r>
      <w:r w:rsidR="0067543F">
        <w:rPr>
          <w:rFonts w:eastAsiaTheme="minorEastAsia"/>
        </w:rPr>
        <w:t>génotype</w:t>
      </w:r>
      <w:r>
        <w:rPr>
          <w:rFonts w:eastAsiaTheme="minorEastAsia"/>
        </w:rPr>
        <w:t xml:space="preserve"> et chaque colonne contient les valeurs d’absorbance à une longueur d’onde pour tous les </w:t>
      </w:r>
      <w:r w:rsidR="0067543F">
        <w:rPr>
          <w:rFonts w:eastAsiaTheme="minorEastAsia"/>
        </w:rPr>
        <w:t>génotypes</w:t>
      </w:r>
    </w:p>
    <w:p w14:paraId="67331E3C" w14:textId="3CE2D41F" w:rsidR="00D05FDD" w:rsidRDefault="00D05FDD" w:rsidP="004063F0">
      <w:pPr>
        <w:rPr>
          <w:rFonts w:eastAsiaTheme="minorEastAsia"/>
        </w:rPr>
      </w:pPr>
      <m:oMath>
        <m:r>
          <w:rPr>
            <w:rFonts w:ascii="Cambria Math" w:hAnsi="Cambria Math"/>
          </w:rPr>
          <m:t>β</m:t>
        </m:r>
      </m:oMath>
      <w:r>
        <w:rPr>
          <w:rFonts w:eastAsiaTheme="minorEastAsia"/>
        </w:rPr>
        <w:t xml:space="preserve"> </w:t>
      </w:r>
      <w:proofErr w:type="gramStart"/>
      <w:r>
        <w:rPr>
          <w:rFonts w:eastAsiaTheme="minorEastAsia"/>
        </w:rPr>
        <w:t>la</w:t>
      </w:r>
      <w:proofErr w:type="gramEnd"/>
      <w:r>
        <w:rPr>
          <w:rFonts w:eastAsiaTheme="minorEastAsia"/>
        </w:rPr>
        <w:t xml:space="preserve"> matrice des effets de chaque longueur d’onde</w:t>
      </w:r>
    </w:p>
    <w:p w14:paraId="64F08F9D" w14:textId="7A76A9CF" w:rsidR="00D05FDD" w:rsidRDefault="00D05FDD" w:rsidP="004063F0">
      <w:pPr>
        <w:rPr>
          <w:rFonts w:eastAsiaTheme="minorEastAsia"/>
        </w:rPr>
      </w:pPr>
      <m:oMath>
        <m:r>
          <w:rPr>
            <w:rFonts w:ascii="Cambria Math" w:hAnsi="Cambria Math"/>
          </w:rPr>
          <m:t>ε</m:t>
        </m:r>
      </m:oMath>
      <w:r>
        <w:rPr>
          <w:rFonts w:eastAsiaTheme="minorEastAsia"/>
        </w:rPr>
        <w:t xml:space="preserve"> la résiduelle</w:t>
      </w:r>
      <w:r w:rsidR="00EC1F1D">
        <w:rPr>
          <w:rFonts w:eastAsiaTheme="minorEastAsia"/>
        </w:rPr>
        <w:t xml:space="preserve"> </w:t>
      </w:r>
      <w:r w:rsidR="00EC1F1D" w:rsidRPr="00F3221A">
        <w:rPr>
          <w:rFonts w:eastAsiaTheme="minorEastAsia"/>
        </w:rPr>
        <w:t xml:space="preserve">telle que </w:t>
      </w:r>
      <m:oMath>
        <m:r>
          <w:rPr>
            <w:rFonts w:ascii="Cambria Math" w:eastAsiaTheme="minorEastAsia" w:hAnsi="Cambria Math"/>
          </w:rPr>
          <m:t>ε~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I)</m:t>
        </m:r>
      </m:oMath>
      <w:r w:rsidR="00EC1F1D" w:rsidRPr="00F3221A">
        <w:rPr>
          <w:rFonts w:eastAsiaTheme="minorEastAsia"/>
        </w:rPr>
        <w:t xml:space="preserve"> où </w:t>
      </w:r>
      <m:oMath>
        <m:r>
          <w:rPr>
            <w:rFonts w:ascii="Cambria Math" w:eastAsiaTheme="minorEastAsia" w:hAnsi="Cambria Math"/>
          </w:rPr>
          <m:t>I</m:t>
        </m:r>
      </m:oMath>
      <w:r w:rsidR="00EC1F1D" w:rsidRPr="00F3221A">
        <w:rPr>
          <w:rFonts w:eastAsiaTheme="minorEastAsia"/>
        </w:rPr>
        <w:t xml:space="preserve"> est la matrice identité de dimension </w:t>
      </w:r>
      <w:proofErr w:type="spellStart"/>
      <w:r w:rsidR="00EC1F1D">
        <w:rPr>
          <w:rFonts w:eastAsiaTheme="minorEastAsia"/>
        </w:rPr>
        <w:t>NxN</w:t>
      </w:r>
      <w:proofErr w:type="spellEnd"/>
      <w:r w:rsidR="00EC1F1D">
        <w:rPr>
          <w:rFonts w:eastAsiaTheme="minorEastAsia"/>
        </w:rPr>
        <w:t xml:space="preserve"> et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EC1F1D">
        <w:rPr>
          <w:rFonts w:eastAsiaTheme="minorEastAsia"/>
        </w:rPr>
        <w:t xml:space="preserve"> est la variance résiduelle</w:t>
      </w:r>
    </w:p>
    <w:p w14:paraId="187650F6" w14:textId="0E0CA3B2" w:rsidR="00D05FDD" w:rsidRDefault="00D05FDD" w:rsidP="004063F0">
      <w:pPr>
        <w:rPr>
          <w:rFonts w:eastAsiaTheme="minorEastAsia"/>
        </w:rPr>
      </w:pPr>
    </w:p>
    <w:p w14:paraId="298B2527" w14:textId="45A5D9A2" w:rsidR="004063F0" w:rsidRDefault="00D05FDD" w:rsidP="00D05FDD">
      <w:pPr>
        <w:rPr>
          <w:rFonts w:eastAsiaTheme="minorEastAsia"/>
        </w:rPr>
      </w:pPr>
      <w:r>
        <w:rPr>
          <w:rFonts w:eastAsiaTheme="minorEastAsia"/>
        </w:rPr>
        <w:t xml:space="preserve">Deuxième modèle : </w:t>
      </w:r>
      <m:oMath>
        <m:r>
          <w:rPr>
            <w:rFonts w:ascii="Cambria Math" w:hAnsi="Cambria Math"/>
          </w:rPr>
          <m:t>y=µ+u+ε</m:t>
        </m:r>
      </m:oMath>
    </w:p>
    <w:p w14:paraId="2AF74EE7" w14:textId="77777777" w:rsidR="00D05FDD" w:rsidRDefault="00D05FDD" w:rsidP="0057370B">
      <w:pPr>
        <w:rPr>
          <w:rFonts w:eastAsiaTheme="minorEastAsia"/>
        </w:rPr>
      </w:pPr>
    </w:p>
    <w:p w14:paraId="3A1C370F" w14:textId="05F534CD" w:rsidR="0057370B" w:rsidRDefault="0057370B" w:rsidP="0057370B">
      <w:pPr>
        <w:rPr>
          <w:rFonts w:eastAsiaTheme="minorEastAsia"/>
        </w:rPr>
      </w:pPr>
      <w:r>
        <w:rPr>
          <w:rFonts w:eastAsiaTheme="minorEastAsia"/>
        </w:rPr>
        <w:t>Avec :</w:t>
      </w:r>
    </w:p>
    <w:p w14:paraId="0B1DCACB" w14:textId="512B5CA4" w:rsidR="0057370B" w:rsidRDefault="0057370B" w:rsidP="0057370B">
      <w:pPr>
        <w:rPr>
          <w:rFonts w:eastAsiaTheme="minorEastAsia"/>
        </w:rPr>
      </w:pPr>
      <m:oMath>
        <m:r>
          <w:rPr>
            <w:rFonts w:ascii="Cambria Math" w:eastAsiaTheme="minorEastAsia" w:hAnsi="Cambria Math"/>
          </w:rPr>
          <m:t>y</m:t>
        </m:r>
      </m:oMath>
      <w:r>
        <w:rPr>
          <w:rFonts w:eastAsiaTheme="minorEastAsia"/>
        </w:rPr>
        <w:t xml:space="preserve"> </w:t>
      </w:r>
      <w:proofErr w:type="gramStart"/>
      <w:r w:rsidR="007B58B4">
        <w:rPr>
          <w:rFonts w:eastAsiaTheme="minorEastAsia"/>
        </w:rPr>
        <w:t>la</w:t>
      </w:r>
      <w:proofErr w:type="gramEnd"/>
      <w:r w:rsidR="007B58B4">
        <w:rPr>
          <w:rFonts w:eastAsiaTheme="minorEastAsia"/>
        </w:rPr>
        <w:t xml:space="preserve"> matrice des </w:t>
      </w:r>
      <w:proofErr w:type="spellStart"/>
      <w:r w:rsidR="007B58B4">
        <w:rPr>
          <w:rFonts w:eastAsiaTheme="minorEastAsia"/>
        </w:rPr>
        <w:t>BLUPs</w:t>
      </w:r>
      <w:proofErr w:type="spellEnd"/>
      <w:r w:rsidR="007B58B4">
        <w:rPr>
          <w:rFonts w:eastAsiaTheme="minorEastAsia"/>
        </w:rPr>
        <w:t xml:space="preserve"> estimés à partir des données phénotypiques</w:t>
      </w:r>
    </w:p>
    <w:p w14:paraId="7A7E1483" w14:textId="6DBB7414" w:rsidR="0057370B" w:rsidRDefault="0057370B" w:rsidP="0057370B">
      <w:pPr>
        <w:rPr>
          <w:rFonts w:eastAsiaTheme="minorEastAsia"/>
        </w:rPr>
      </w:pPr>
      <m:oMath>
        <m:r>
          <w:rPr>
            <w:rFonts w:ascii="Cambria Math" w:eastAsiaTheme="minorEastAsia" w:hAnsi="Cambria Math"/>
          </w:rPr>
          <m:t>µ</m:t>
        </m:r>
      </m:oMath>
      <w:r>
        <w:rPr>
          <w:rFonts w:eastAsiaTheme="minorEastAsia"/>
        </w:rPr>
        <w:t xml:space="preserve"> </w:t>
      </w:r>
      <w:proofErr w:type="gramStart"/>
      <w:r>
        <w:rPr>
          <w:rFonts w:eastAsiaTheme="minorEastAsia"/>
        </w:rPr>
        <w:t>la</w:t>
      </w:r>
      <w:proofErr w:type="gramEnd"/>
      <w:r>
        <w:rPr>
          <w:rFonts w:eastAsiaTheme="minorEastAsia"/>
        </w:rPr>
        <w:t xml:space="preserve"> moyenne des valeurs phénotypiques</w:t>
      </w:r>
    </w:p>
    <w:p w14:paraId="4B610BB7" w14:textId="58A25FD4" w:rsidR="00F3221A" w:rsidRPr="00F3221A" w:rsidRDefault="00F3221A" w:rsidP="0057370B">
      <w:pPr>
        <w:rPr>
          <w:rFonts w:eastAsiaTheme="minorEastAsia"/>
        </w:rPr>
      </w:pPr>
      <m:oMath>
        <m:r>
          <w:rPr>
            <w:rFonts w:ascii="Cambria Math" w:eastAsiaTheme="minorEastAsia" w:hAnsi="Cambria Math"/>
          </w:rPr>
          <m:t>ε</m:t>
        </m:r>
      </m:oMath>
      <w:r w:rsidRPr="00F3221A">
        <w:rPr>
          <w:rFonts w:eastAsiaTheme="minorEastAsia"/>
        </w:rPr>
        <w:t xml:space="preserve"> la résiduelle telle que </w:t>
      </w:r>
      <m:oMath>
        <m:r>
          <w:rPr>
            <w:rFonts w:ascii="Cambria Math" w:eastAsiaTheme="minorEastAsia" w:hAnsi="Cambria Math"/>
          </w:rPr>
          <m:t>ε~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I)</m:t>
        </m:r>
      </m:oMath>
      <w:r w:rsidRPr="00F3221A">
        <w:rPr>
          <w:rFonts w:eastAsiaTheme="minorEastAsia"/>
        </w:rPr>
        <w:t xml:space="preserve"> où </w:t>
      </w:r>
      <m:oMath>
        <m:r>
          <w:rPr>
            <w:rFonts w:ascii="Cambria Math" w:eastAsiaTheme="minorEastAsia" w:hAnsi="Cambria Math"/>
          </w:rPr>
          <m:t>I</m:t>
        </m:r>
      </m:oMath>
      <w:r w:rsidRPr="00F3221A">
        <w:rPr>
          <w:rFonts w:eastAsiaTheme="minorEastAsia"/>
        </w:rPr>
        <w:t xml:space="preserve"> est la matrice identité de dimension </w:t>
      </w:r>
      <w:proofErr w:type="spellStart"/>
      <w:r>
        <w:rPr>
          <w:rFonts w:eastAsiaTheme="minorEastAsia"/>
        </w:rPr>
        <w:t>NxN</w:t>
      </w:r>
      <w:proofErr w:type="spellEnd"/>
      <w:r w:rsidR="00A203ED">
        <w:rPr>
          <w:rFonts w:eastAsiaTheme="minorEastAsia"/>
        </w:rPr>
        <w:t xml:space="preserve"> et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203ED">
        <w:rPr>
          <w:rFonts w:eastAsiaTheme="minorEastAsia"/>
        </w:rPr>
        <w:t xml:space="preserve"> est la variance résiduelle</w:t>
      </w:r>
    </w:p>
    <w:p w14:paraId="15A09E99" w14:textId="21285AB1" w:rsidR="0057370B" w:rsidRDefault="005D5EB7" w:rsidP="0057370B">
      <w:pPr>
        <w:rPr>
          <w:rFonts w:eastAsiaTheme="minorEastAsia"/>
        </w:rPr>
      </w:pPr>
      <m:oMath>
        <m:r>
          <w:rPr>
            <w:rFonts w:ascii="Cambria Math" w:eastAsiaTheme="minorEastAsia" w:hAnsi="Cambria Math"/>
          </w:rPr>
          <m:t>u</m:t>
        </m:r>
      </m:oMath>
      <w:r>
        <w:rPr>
          <w:rFonts w:eastAsiaTheme="minorEastAsia"/>
        </w:rPr>
        <w:t xml:space="preserve"> l</w:t>
      </w:r>
      <w:r w:rsidR="0057370B">
        <w:rPr>
          <w:rFonts w:eastAsiaTheme="minorEastAsia"/>
        </w:rPr>
        <w:t xml:space="preserve">a matrice </w:t>
      </w:r>
      <w:r>
        <w:rPr>
          <w:rFonts w:eastAsiaTheme="minorEastAsia"/>
        </w:rPr>
        <w:t>des effets aléatoires des breeding values estimées</w:t>
      </w:r>
      <w:r w:rsidR="0057370B">
        <w:rPr>
          <w:rFonts w:eastAsiaTheme="minorEastAsia"/>
        </w:rPr>
        <w:t xml:space="preserve"> telle que </w:t>
      </w:r>
      <m:oMath>
        <m:r>
          <w:rPr>
            <w:rFonts w:ascii="Cambria Math" w:eastAsiaTheme="minorEastAsia" w:hAnsi="Cambria Math"/>
          </w:rPr>
          <m:t>u~N(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u</m:t>
            </m:r>
          </m:sub>
        </m:sSub>
        <m:r>
          <w:rPr>
            <w:rFonts w:ascii="Cambria Math" w:eastAsiaTheme="minorEastAsia" w:hAnsi="Cambria Math"/>
          </w:rPr>
          <m:t>H)</m:t>
        </m:r>
      </m:oMath>
      <w:r w:rsidR="00573EE3">
        <w:rPr>
          <w:rFonts w:eastAsiaTheme="minorEastAsia"/>
        </w:rPr>
        <w:t xml:space="preserve"> où</w:t>
      </w:r>
      <w:r w:rsidR="003F282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u</m:t>
            </m:r>
          </m:sub>
        </m:sSub>
      </m:oMath>
      <w:r w:rsidR="003F2826">
        <w:rPr>
          <w:rFonts w:eastAsiaTheme="minorEastAsia"/>
        </w:rPr>
        <w:t xml:space="preserve"> est la variance génétique et</w:t>
      </w:r>
      <w:r w:rsidR="00573EE3">
        <w:rPr>
          <w:rFonts w:eastAsiaTheme="minorEastAsia"/>
        </w:rPr>
        <w:t xml:space="preserve"> </w:t>
      </w:r>
      <m:oMath>
        <m:r>
          <w:rPr>
            <w:rFonts w:ascii="Cambria Math" w:eastAsiaTheme="minorEastAsia" w:hAnsi="Cambria Math"/>
          </w:rPr>
          <m:t>H</m:t>
        </m:r>
      </m:oMath>
      <w:r w:rsidR="00573EE3">
        <w:rPr>
          <w:rFonts w:eastAsiaTheme="minorEastAsia"/>
        </w:rPr>
        <w:t xml:space="preserve"> est la matrice d</w:t>
      </w:r>
      <w:r w:rsidR="002304A7">
        <w:rPr>
          <w:rFonts w:eastAsiaTheme="minorEastAsia"/>
        </w:rPr>
        <w:t>e similarité spectrale</w:t>
      </w:r>
      <w:r w:rsidR="00573EE3">
        <w:rPr>
          <w:rFonts w:eastAsiaTheme="minorEastAsia"/>
        </w:rPr>
        <w:t xml:space="preserve"> entre les individus calculés à partir de la matrice des spectres infrarouge comme suit :</w:t>
      </w:r>
    </w:p>
    <w:p w14:paraId="1D7EBA9A" w14:textId="53ECF666" w:rsidR="00A523DA" w:rsidRPr="0057370B" w:rsidRDefault="009E1253" w:rsidP="00A523DA">
      <w:pPr>
        <w:jc w:val="center"/>
        <w:rPr>
          <w:rFonts w:eastAsiaTheme="minorEastAsia"/>
        </w:rPr>
      </w:pPr>
      <m:oMathPara>
        <m:oMath>
          <m:r>
            <w:rPr>
              <w:rFonts w:ascii="Cambria Math" w:eastAsiaTheme="minorEastAsia" w:hAnsi="Cambria Math"/>
            </w:rPr>
            <m:t>H=</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r</m:t>
                  </m:r>
                </m:sub>
              </m:sSub>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cr</m:t>
                  </m:r>
                </m:sub>
                <m:sup>
                  <m:r>
                    <w:rPr>
                      <w:rFonts w:ascii="Cambria Math" w:eastAsiaTheme="minorEastAsia" w:hAnsi="Cambria Math"/>
                    </w:rPr>
                    <m:t>T</m:t>
                  </m:r>
                </m:sup>
              </m:sSubSup>
            </m:num>
            <m:den>
              <m:r>
                <w:rPr>
                  <w:rFonts w:ascii="Cambria Math" w:eastAsiaTheme="minorEastAsia" w:hAnsi="Cambria Math"/>
                </w:rPr>
                <m:t>N</m:t>
              </m:r>
            </m:den>
          </m:f>
        </m:oMath>
      </m:oMathPara>
    </w:p>
    <w:p w14:paraId="1021B1CF" w14:textId="1C24080B" w:rsidR="00A523DA" w:rsidRDefault="00A523DA" w:rsidP="0057370B">
      <w:pPr>
        <w:rPr>
          <w:rFonts w:eastAsiaTheme="minorEastAsia"/>
        </w:rPr>
      </w:pPr>
      <w:r>
        <w:rPr>
          <w:rFonts w:eastAsiaTheme="minorEastAsia"/>
        </w:rPr>
        <w:t>Avec :</w:t>
      </w:r>
    </w:p>
    <w:p w14:paraId="1E752EA4" w14:textId="1936AB18" w:rsidR="00573EE3" w:rsidRDefault="000548BC" w:rsidP="0057370B">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r</m:t>
            </m:r>
          </m:sub>
        </m:sSub>
      </m:oMath>
      <w:r w:rsidR="00703102">
        <w:rPr>
          <w:rFonts w:eastAsiaTheme="minorEastAsia"/>
        </w:rPr>
        <w:t xml:space="preserve"> </w:t>
      </w:r>
      <w:proofErr w:type="gramStart"/>
      <w:r w:rsidR="00703102">
        <w:rPr>
          <w:rFonts w:eastAsiaTheme="minorEastAsia"/>
        </w:rPr>
        <w:t>la</w:t>
      </w:r>
      <w:proofErr w:type="gramEnd"/>
      <w:r w:rsidR="00703102">
        <w:rPr>
          <w:rFonts w:eastAsiaTheme="minorEastAsia"/>
        </w:rPr>
        <w:t xml:space="preserve"> matrice des spectres </w:t>
      </w:r>
      <w:r w:rsidR="00672FFF">
        <w:rPr>
          <w:rFonts w:eastAsiaTheme="minorEastAsia"/>
        </w:rPr>
        <w:t>infrarouge</w:t>
      </w:r>
      <w:r w:rsidR="00A523DA">
        <w:rPr>
          <w:rFonts w:eastAsiaTheme="minorEastAsia"/>
        </w:rPr>
        <w:t xml:space="preserve"> centrée réduite</w:t>
      </w:r>
      <w:r w:rsidR="00703102">
        <w:rPr>
          <w:rFonts w:eastAsiaTheme="minorEastAsia"/>
        </w:rPr>
        <w:t xml:space="preserve"> </w:t>
      </w:r>
    </w:p>
    <w:p w14:paraId="4CE55024" w14:textId="29D052D6" w:rsidR="0057370B" w:rsidRPr="00A523DA" w:rsidRDefault="000548BC" w:rsidP="0057370B">
      <w:p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cr</m:t>
            </m:r>
          </m:sub>
          <m:sup>
            <m:r>
              <w:rPr>
                <w:rFonts w:ascii="Cambria Math" w:eastAsiaTheme="minorEastAsia" w:hAnsi="Cambria Math"/>
              </w:rPr>
              <m:t>T</m:t>
            </m:r>
          </m:sup>
        </m:sSubSup>
      </m:oMath>
      <w:r w:rsidR="00A523DA">
        <w:rPr>
          <w:rFonts w:eastAsiaTheme="minorEastAsia"/>
        </w:rPr>
        <w:t xml:space="preserve"> la transposée de la matric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r</m:t>
            </m:r>
          </m:sub>
        </m:sSub>
      </m:oMath>
    </w:p>
    <w:p w14:paraId="5743C470" w14:textId="06D2482A" w:rsidR="00DB3CE1" w:rsidRDefault="00A523DA" w:rsidP="0057370B">
      <w:pPr>
        <w:rPr>
          <w:rFonts w:eastAsiaTheme="minorEastAsia"/>
        </w:rPr>
      </w:pPr>
      <m:oMath>
        <m:r>
          <w:rPr>
            <w:rFonts w:ascii="Cambria Math" w:eastAsiaTheme="minorEastAsia" w:hAnsi="Cambria Math"/>
          </w:rPr>
          <m:t>N</m:t>
        </m:r>
      </m:oMath>
      <w:r>
        <w:rPr>
          <w:rFonts w:eastAsiaTheme="minorEastAsia"/>
        </w:rPr>
        <w:t xml:space="preserve"> </w:t>
      </w:r>
      <w:proofErr w:type="gramStart"/>
      <w:r>
        <w:rPr>
          <w:rFonts w:eastAsiaTheme="minorEastAsia"/>
        </w:rPr>
        <w:t>le</w:t>
      </w:r>
      <w:proofErr w:type="gramEnd"/>
      <w:r>
        <w:rPr>
          <w:rFonts w:eastAsiaTheme="minorEastAsia"/>
        </w:rPr>
        <w:t xml:space="preserve"> nombre d’individu</w:t>
      </w:r>
    </w:p>
    <w:p w14:paraId="4C2729BB" w14:textId="41C85C39" w:rsidR="00A523DA" w:rsidRDefault="00A523DA" w:rsidP="0057370B">
      <w:pPr>
        <w:rPr>
          <w:rFonts w:eastAsiaTheme="minorEastAsia"/>
        </w:rPr>
      </w:pPr>
    </w:p>
    <w:p w14:paraId="3E86DBC9" w14:textId="730AE8F2" w:rsidR="00086292" w:rsidRPr="00A523DA" w:rsidRDefault="00086292" w:rsidP="0057370B">
      <w:pPr>
        <w:rPr>
          <w:rFonts w:eastAsiaTheme="minorEastAsia"/>
        </w:rPr>
      </w:pPr>
      <w:r>
        <w:rPr>
          <w:rFonts w:eastAsiaTheme="minorEastAsia"/>
        </w:rPr>
        <w:t>La performance des modèles a été mesurée en utilisant le carré du coefficient de corrélation de Pearson entre les valeurs prédites et les valeurs mesurées.</w:t>
      </w:r>
    </w:p>
    <w:p w14:paraId="5A1D1D04" w14:textId="20502C22" w:rsidR="00A53E22" w:rsidRDefault="003418EB" w:rsidP="003418EB">
      <w:commentRangeStart w:id="8"/>
      <w:r>
        <w:t xml:space="preserve">Pour les modèles performants </w:t>
      </w:r>
      <w:r w:rsidR="009F282D">
        <w:t xml:space="preserve">(ayant </w:t>
      </w:r>
      <w:r>
        <w:t>un R² au moins supérieur à la moitié de l’héritabilité du caractère</w:t>
      </w:r>
      <w:r w:rsidR="009F282D">
        <w:t>)</w:t>
      </w:r>
      <w:r>
        <w:t xml:space="preserve">, </w:t>
      </w:r>
      <w:r w:rsidR="004063F0">
        <w:t xml:space="preserve">une simulation de sélection a été faite. Les caractéristiques de chaque plante ont été prédites en </w:t>
      </w:r>
      <w:r>
        <w:t xml:space="preserve">faisant 10 </w:t>
      </w:r>
      <w:r w:rsidR="004063F0" w:rsidRPr="003418EB">
        <w:t xml:space="preserve">validations croisées </w:t>
      </w:r>
      <w:r w:rsidR="004063F0">
        <w:t>sur le jeu de données</w:t>
      </w:r>
      <w:commentRangeEnd w:id="8"/>
      <w:r w:rsidR="00D43FF2">
        <w:rPr>
          <w:rStyle w:val="Marquedecommentaire"/>
        </w:rPr>
        <w:commentReference w:id="8"/>
      </w:r>
      <w:r w:rsidR="004063F0">
        <w:t>.</w:t>
      </w:r>
      <w:r w:rsidR="00A53E22">
        <w:t xml:space="preserve"> Puis les simulations de sélections ont été réalisées comme expliqué précédemment en appliquant les seuils de troncation sur les prédictions au lieu des données phénotypiques.</w:t>
      </w:r>
      <w:r w:rsidR="00671312">
        <w:t xml:space="preserve"> </w:t>
      </w:r>
    </w:p>
    <w:p w14:paraId="29EEF6C0" w14:textId="77777777" w:rsidR="004063F0" w:rsidRPr="004063F0" w:rsidRDefault="004063F0" w:rsidP="004063F0"/>
    <w:p w14:paraId="4F7CE47D" w14:textId="77777777" w:rsidR="00E05DF8" w:rsidRPr="00E05DF8" w:rsidRDefault="00E05DF8" w:rsidP="00E05DF8">
      <w:pPr>
        <w:pStyle w:val="Titre3"/>
      </w:pPr>
      <w:r>
        <w:t>Comparaison de la sélection sur grain et de la sélection sur épi</w:t>
      </w:r>
    </w:p>
    <w:p w14:paraId="055666DB" w14:textId="5FB1DAB6" w:rsidR="002C193D" w:rsidRDefault="009739E9" w:rsidP="00985227">
      <w:r>
        <w:t xml:space="preserve">Une approche </w:t>
      </w:r>
      <w:r w:rsidR="00600ABF">
        <w:t>mathématique</w:t>
      </w:r>
      <w:r>
        <w:t xml:space="preserve"> a été </w:t>
      </w:r>
      <w:r w:rsidR="00600ABF">
        <w:t>utilisée</w:t>
      </w:r>
      <w:r>
        <w:t xml:space="preserve"> pour répondre à cette quest</w:t>
      </w:r>
      <w:r w:rsidR="00297E26">
        <w:t>ion. Le modèle utilisé simule la situation suivante :</w:t>
      </w:r>
    </w:p>
    <w:p w14:paraId="5EB4920F" w14:textId="77777777" w:rsidR="00297E26" w:rsidRDefault="00297E26" w:rsidP="00985227">
      <w:r>
        <w:t xml:space="preserve">On considère une parcelle où la sélection sur grain est appliquée et une parcelle où la sélection sur épi est appliquée pour un même trait mesurable sur le grain. On considère que dans ces deux parcelles, tous grains présents ou tous les épis présents sont mesurés. On fixe un nombre de grains à sélectionner pour planter la génération suivante, le même pour la sélection sur épi et la sélection sur grain. Le modèle prend aussi en compte le nombre de grains par épi, la variance génétique du trait ainsi que sa variance environnementale liée à l’hétérogénéité de la parcelle, sa variance inter épi au sein d’une même plante, et sa variance intra épi. </w:t>
      </w:r>
      <w:commentRangeStart w:id="9"/>
      <w:r>
        <w:t>Pour comparer l’effet des différentes sélections, on calcule le rapport entre le progrès effectué avec la sélection sur épi et la sélection sur grain avec la formule suivante </w:t>
      </w:r>
      <w:r w:rsidR="004E3678">
        <w:t xml:space="preserve">(détail des calculs en annexe) </w:t>
      </w:r>
      <w:r>
        <w:t>:</w:t>
      </w:r>
    </w:p>
    <w:p w14:paraId="5054339F" w14:textId="77777777" w:rsidR="00297E26" w:rsidRDefault="00297E26" w:rsidP="00985227"/>
    <w:p w14:paraId="494D435D" w14:textId="77777777" w:rsidR="00297E26" w:rsidRPr="00141E14" w:rsidRDefault="000548BC" w:rsidP="00EB4168">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E . NEO</m:t>
              </m:r>
            </m:num>
            <m:den>
              <m:r>
                <w:rPr>
                  <w:rFonts w:ascii="Cambria Math" w:hAnsi="Cambria Math"/>
                  <w:sz w:val="16"/>
                </w:rPr>
                <m:t>NGO</m:t>
              </m:r>
            </m:den>
          </m:f>
          <m:r>
            <w:rPr>
              <w:rFonts w:ascii="Cambria Math" w:hAnsi="Cambria Math"/>
              <w:sz w:val="16"/>
            </w:rPr>
            <m:t xml:space="preserve"> ×exp</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r>
                <w:rPr>
                  <w:rFonts w:ascii="Cambria Math" w:hAnsi="Cambria Math"/>
                  <w:sz w:val="16"/>
                </w:rPr>
                <m:t>(</m:t>
              </m:r>
              <m:sSup>
                <m:sSupPr>
                  <m:ctrlPr>
                    <w:rPr>
                      <w:rFonts w:ascii="Cambria Math" w:hAnsi="Cambria Math"/>
                      <w:i/>
                      <w:sz w:val="16"/>
                    </w:rPr>
                  </m:ctrlPr>
                </m:sSupPr>
                <m:e>
                  <m:r>
                    <w:rPr>
                      <w:rFonts w:ascii="Cambria Math" w:hAnsi="Cambria Math"/>
                      <w:sz w:val="16"/>
                    </w:rPr>
                    <m:t>ϕ</m:t>
                  </m:r>
                </m:e>
                <m:sup>
                  <m:r>
                    <w:rPr>
                      <w:rFonts w:ascii="Cambria Math" w:hAnsi="Cambria Math"/>
                      <w:sz w:val="16"/>
                    </w:rPr>
                    <m:t>-1</m:t>
                  </m:r>
                </m:sup>
              </m:sSup>
              <m:sSup>
                <m:sSupPr>
                  <m:ctrlPr>
                    <w:rPr>
                      <w:rFonts w:ascii="Cambria Math" w:hAnsi="Cambria Math"/>
                      <w:i/>
                      <w:sz w:val="16"/>
                    </w:rPr>
                  </m:ctrlPr>
                </m:sSupPr>
                <m:e>
                  <m:d>
                    <m:dPr>
                      <m:ctrlPr>
                        <w:rPr>
                          <w:rFonts w:ascii="Cambria Math" w:hAnsi="Cambria Math"/>
                          <w:i/>
                          <w:sz w:val="16"/>
                        </w:rPr>
                      </m:ctrlPr>
                    </m:dPr>
                    <m:e>
                      <m:r>
                        <w:rPr>
                          <w:rFonts w:ascii="Cambria Math" w:hAnsi="Cambria Math"/>
                          <w:sz w:val="16"/>
                        </w:rPr>
                        <m:t>0,1;1-</m:t>
                      </m:r>
                      <m:f>
                        <m:fPr>
                          <m:ctrlPr>
                            <w:rPr>
                              <w:rFonts w:ascii="Cambria Math" w:hAnsi="Cambria Math"/>
                              <w:i/>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ϕ</m:t>
                  </m:r>
                </m:e>
                <m:sup>
                  <m:r>
                    <w:rPr>
                      <w:rFonts w:ascii="Cambria Math" w:hAnsi="Cambria Math"/>
                      <w:sz w:val="16"/>
                    </w:rPr>
                    <m:t>-1</m:t>
                  </m:r>
                </m:sup>
              </m:sSup>
              <m:sSup>
                <m:sSupPr>
                  <m:ctrlPr>
                    <w:rPr>
                      <w:rFonts w:ascii="Cambria Math" w:hAnsi="Cambria Math"/>
                      <w:i/>
                      <w:sz w:val="16"/>
                    </w:rPr>
                  </m:ctrlPr>
                </m:sSupPr>
                <m:e>
                  <m:d>
                    <m:dPr>
                      <m:ctrlPr>
                        <w:rPr>
                          <w:rFonts w:ascii="Cambria Math" w:hAnsi="Cambria Math"/>
                          <w:i/>
                          <w:sz w:val="16"/>
                        </w:rPr>
                      </m:ctrlPr>
                    </m:dPr>
                    <m:e>
                      <m:r>
                        <w:rPr>
                          <w:rFonts w:ascii="Cambria Math" w:hAnsi="Cambria Math"/>
                          <w:sz w:val="16"/>
                        </w:rPr>
                        <m:t>0,1;1-</m:t>
                      </m:r>
                      <m:f>
                        <m:fPr>
                          <m:ctrlPr>
                            <w:rPr>
                              <w:rFonts w:ascii="Cambria Math" w:hAnsi="Cambria Math"/>
                              <w:i/>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den>
              </m:f>
            </m:e>
          </m:rad>
        </m:oMath>
      </m:oMathPara>
    </w:p>
    <w:p w14:paraId="341E1024" w14:textId="77777777" w:rsidR="002C193D" w:rsidRDefault="002C193D" w:rsidP="00985227"/>
    <w:p w14:paraId="005E0841" w14:textId="77777777" w:rsidR="001942C6" w:rsidRDefault="001942C6" w:rsidP="00985227">
      <w:r>
        <w:t>Avec :</w:t>
      </w:r>
    </w:p>
    <w:p w14:paraId="326F4A8E" w14:textId="77777777" w:rsidR="004B1583" w:rsidRDefault="004B1583" w:rsidP="00985227">
      <w:proofErr w:type="spellStart"/>
      <w:r>
        <w:t>R</w:t>
      </w:r>
      <w:r>
        <w:rPr>
          <w:vertAlign w:val="subscript"/>
        </w:rPr>
        <w:t>epi</w:t>
      </w:r>
      <w:proofErr w:type="spellEnd"/>
      <w:r>
        <w:t> : le progrès effectué avec la sélection sur épi</w:t>
      </w:r>
    </w:p>
    <w:p w14:paraId="728BF21D" w14:textId="77777777" w:rsidR="004B1583" w:rsidRPr="004B1583" w:rsidRDefault="004B1583" w:rsidP="00985227">
      <w:proofErr w:type="spellStart"/>
      <w:r>
        <w:t>R</w:t>
      </w:r>
      <w:r>
        <w:rPr>
          <w:vertAlign w:val="subscript"/>
        </w:rPr>
        <w:t>grain</w:t>
      </w:r>
      <w:proofErr w:type="spellEnd"/>
      <w:r>
        <w:t> : le progrès effectué avec la sélection sur grain</w:t>
      </w:r>
    </w:p>
    <w:p w14:paraId="7DD44A87" w14:textId="77777777" w:rsidR="001942C6" w:rsidRDefault="001942C6" w:rsidP="00985227">
      <w:r>
        <w:t>NGE : Nombre de grains par épi</w:t>
      </w:r>
    </w:p>
    <w:p w14:paraId="543C10F5" w14:textId="77777777" w:rsidR="001942C6" w:rsidRDefault="001942C6" w:rsidP="00985227">
      <w:r>
        <w:t>NEO : Nombre d’épis observés</w:t>
      </w:r>
    </w:p>
    <w:p w14:paraId="1F6360D8" w14:textId="77777777" w:rsidR="001942C6" w:rsidRDefault="001942C6" w:rsidP="00985227">
      <w:r>
        <w:t>NGO : Nombre de grains observés</w:t>
      </w:r>
    </w:p>
    <w:p w14:paraId="42871024" w14:textId="77777777" w:rsidR="001942C6" w:rsidRDefault="001942C6" w:rsidP="00985227">
      <w:proofErr w:type="spellStart"/>
      <w:proofErr w:type="gramStart"/>
      <w:r>
        <w:t>nsel</w:t>
      </w:r>
      <w:proofErr w:type="spellEnd"/>
      <w:proofErr w:type="gramEnd"/>
      <w:r>
        <w:t> : Nombre de grains sélectionnés</w:t>
      </w:r>
    </w:p>
    <w:p w14:paraId="52830E77" w14:textId="77777777" w:rsidR="001942C6" w:rsidRDefault="004B1583" w:rsidP="00985227">
      <w:r>
        <w:t>V</w:t>
      </w:r>
      <w:r>
        <w:rPr>
          <w:vertAlign w:val="subscript"/>
        </w:rPr>
        <w:t>g</w:t>
      </w:r>
      <w:r w:rsidR="000474A3">
        <w:t> : variance génétique du trait</w:t>
      </w:r>
    </w:p>
    <w:p w14:paraId="08CEDFD3" w14:textId="77777777" w:rsidR="000474A3" w:rsidRDefault="000474A3" w:rsidP="00985227">
      <w:proofErr w:type="spellStart"/>
      <w:r>
        <w:t>V</w:t>
      </w:r>
      <w:r w:rsidRPr="004B1583">
        <w:rPr>
          <w:vertAlign w:val="subscript"/>
        </w:rPr>
        <w:t>gxe</w:t>
      </w:r>
      <w:proofErr w:type="spellEnd"/>
      <w:r w:rsidRPr="000474A3">
        <w:t xml:space="preserve"> : variance </w:t>
      </w:r>
      <w:r>
        <w:t>environnementale liée à l’</w:t>
      </w:r>
      <w:r w:rsidR="00D741BE">
        <w:t>hétérogénéité de la par</w:t>
      </w:r>
      <w:r>
        <w:t>celle</w:t>
      </w:r>
    </w:p>
    <w:p w14:paraId="036D470C" w14:textId="77777777" w:rsidR="000474A3" w:rsidRDefault="000474A3" w:rsidP="00985227">
      <w:r>
        <w:t>V</w:t>
      </w:r>
      <w:r w:rsidRPr="004B1583">
        <w:rPr>
          <w:vertAlign w:val="subscript"/>
        </w:rPr>
        <w:t>inter</w:t>
      </w:r>
      <w:r>
        <w:t> : variance inter épi au sein d’une plante liée aux différences physiologiques entre les thalles</w:t>
      </w:r>
    </w:p>
    <w:p w14:paraId="124B3CFA" w14:textId="77777777" w:rsidR="000474A3" w:rsidRDefault="000474A3" w:rsidP="00985227">
      <w:r>
        <w:t>V</w:t>
      </w:r>
      <w:r w:rsidRPr="004B1583">
        <w:rPr>
          <w:vertAlign w:val="subscript"/>
        </w:rPr>
        <w:t>intra</w:t>
      </w:r>
      <w:r>
        <w:t xml:space="preserve"> : variance intra épi </w:t>
      </w:r>
    </w:p>
    <w:p w14:paraId="6B6EFD56" w14:textId="77777777" w:rsidR="006E23CF" w:rsidRDefault="004D1552" w:rsidP="00985227">
      <w:proofErr w:type="gramStart"/>
      <w:r>
        <w:rPr>
          <w:rFonts w:cstheme="minorHAnsi"/>
        </w:rPr>
        <w:t>φ</w:t>
      </w:r>
      <w:proofErr w:type="gramEnd"/>
      <w:r w:rsidR="006E23CF">
        <w:rPr>
          <w:vertAlign w:val="superscript"/>
        </w:rPr>
        <w:t>-1</w:t>
      </w:r>
      <w:r w:rsidR="006E23CF">
        <w:t xml:space="preserve">(0,1 ; x) : complémentaire de la fonction de répartition de la loi normale centrée </w:t>
      </w:r>
      <w:r w:rsidR="00296598">
        <w:t>réduite en x. C</w:t>
      </w:r>
      <w:r w:rsidR="006E23CF">
        <w:t>’est en fait la fonction de quantile</w:t>
      </w:r>
      <w:r w:rsidR="00F05D55">
        <w:t xml:space="preserve"> qui associe</w:t>
      </w:r>
      <w:r w:rsidR="006E23CF">
        <w:t xml:space="preserve"> un seuil de troncation à la proportion d’individus sélectionnés. Cette fonction est disponible sous R et il n’existe pas de forme analytique simple.</w:t>
      </w:r>
      <w:commentRangeEnd w:id="9"/>
      <w:r w:rsidR="009F36C2">
        <w:rPr>
          <w:rStyle w:val="Marquedecommentaire"/>
        </w:rPr>
        <w:commentReference w:id="9"/>
      </w:r>
    </w:p>
    <w:p w14:paraId="1BF9C721" w14:textId="3E8BE6CD" w:rsidR="00475D48" w:rsidRDefault="00475D48" w:rsidP="00985227"/>
    <w:p w14:paraId="18222170" w14:textId="79B77C91" w:rsidR="00BD554D" w:rsidRDefault="00BD554D" w:rsidP="00985227"/>
    <w:p w14:paraId="1C4B300C" w14:textId="77777777" w:rsidR="00BD554D" w:rsidRDefault="00BD554D" w:rsidP="00985227"/>
    <w:p w14:paraId="5858EC44" w14:textId="77777777" w:rsidR="00475D48" w:rsidRDefault="00475D48" w:rsidP="00985227">
      <w:r>
        <w:t>Ci-dessous un schéma récapitulant la simulation :</w:t>
      </w:r>
    </w:p>
    <w:p w14:paraId="666CDE24" w14:textId="77777777" w:rsidR="00475D48" w:rsidRDefault="00356461" w:rsidP="00403A4B">
      <w:pPr>
        <w:jc w:val="center"/>
      </w:pPr>
      <w:r>
        <w:rPr>
          <w:noProof/>
          <w:lang w:eastAsia="fr-FR"/>
        </w:rPr>
        <w:lastRenderedPageBreak/>
        <w:drawing>
          <wp:inline distT="0" distB="0" distL="0" distR="0" wp14:anchorId="79EE6028" wp14:editId="48EBCD5A">
            <wp:extent cx="5760720" cy="3240405"/>
            <wp:effectExtent l="19050" t="19050" r="11430" b="171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simulation.png"/>
                    <pic:cNvPicPr/>
                  </pic:nvPicPr>
                  <pic:blipFill>
                    <a:blip r:embed="rId8">
                      <a:extLst>
                        <a:ext uri="{28A0092B-C50C-407E-A947-70E740481C1C}">
                          <a14:useLocalDpi xmlns:a14="http://schemas.microsoft.com/office/drawing/2010/main" val="0"/>
                        </a:ext>
                      </a:extLst>
                    </a:blip>
                    <a:stretch>
                      <a:fillRect/>
                    </a:stretch>
                  </pic:blipFill>
                  <pic:spPr>
                    <a:xfrm>
                      <a:off x="0" y="0"/>
                      <a:ext cx="5760720" cy="3240405"/>
                    </a:xfrm>
                    <a:prstGeom prst="rect">
                      <a:avLst/>
                    </a:prstGeom>
                    <a:ln>
                      <a:solidFill>
                        <a:schemeClr val="tx1"/>
                      </a:solidFill>
                    </a:ln>
                  </pic:spPr>
                </pic:pic>
              </a:graphicData>
            </a:graphic>
          </wp:inline>
        </w:drawing>
      </w:r>
    </w:p>
    <w:p w14:paraId="79930B6D" w14:textId="77777777" w:rsidR="00475D48" w:rsidRPr="006E23CF" w:rsidRDefault="00475D48" w:rsidP="00985227"/>
    <w:p w14:paraId="192A5A92" w14:textId="77777777" w:rsidR="00141E14" w:rsidRDefault="00141E14" w:rsidP="00985227"/>
    <w:p w14:paraId="08E16431" w14:textId="77777777" w:rsidR="00985227" w:rsidRPr="004F6DB2" w:rsidRDefault="00985227" w:rsidP="00985227">
      <w:pPr>
        <w:rPr>
          <w:b/>
          <w:color w:val="4472C4" w:themeColor="accent5"/>
        </w:rPr>
      </w:pPr>
      <w:r w:rsidRPr="004F6DB2">
        <w:rPr>
          <w:b/>
          <w:color w:val="4472C4" w:themeColor="accent5"/>
        </w:rPr>
        <w:t>A garder pour la discussion ?</w:t>
      </w:r>
    </w:p>
    <w:p w14:paraId="49CD5469" w14:textId="77777777" w:rsidR="00985227" w:rsidRPr="004F6DB2" w:rsidRDefault="00985227" w:rsidP="00985227">
      <w:pPr>
        <w:rPr>
          <w:color w:val="4472C4" w:themeColor="accent5"/>
        </w:rPr>
      </w:pPr>
      <w:r w:rsidRPr="004F6DB2">
        <w:rPr>
          <w:color w:val="4472C4" w:themeColor="accent5"/>
        </w:rPr>
        <w:t>Vers un idéotype de la population ?</w:t>
      </w:r>
    </w:p>
    <w:p w14:paraId="652C2B37" w14:textId="77777777" w:rsidR="00985227" w:rsidRPr="004F6DB2" w:rsidRDefault="00985227" w:rsidP="00985227">
      <w:pPr>
        <w:rPr>
          <w:color w:val="4472C4" w:themeColor="accent5"/>
        </w:rPr>
      </w:pPr>
      <w:r w:rsidRPr="004F6DB2">
        <w:rPr>
          <w:color w:val="4472C4" w:themeColor="accent5"/>
        </w:rPr>
        <w:t xml:space="preserve">On peut donc commencer à imaginer un genre "d’idéotype" pour la population. Pour avoir un maximum de gros grains et un minimum de petits grains et un bon taux de protéines, il semble qu’il faudrait réussir à sélectionner des plantes : </w:t>
      </w:r>
    </w:p>
    <w:p w14:paraId="6A82CC79" w14:textId="77777777" w:rsidR="00985227" w:rsidRPr="004F6DB2" w:rsidRDefault="00985227" w:rsidP="00985227">
      <w:pPr>
        <w:rPr>
          <w:color w:val="4472C4" w:themeColor="accent5"/>
        </w:rPr>
      </w:pPr>
      <w:r w:rsidRPr="004F6DB2">
        <w:rPr>
          <w:color w:val="4472C4" w:themeColor="accent5"/>
        </w:rPr>
        <w:t>• Avec un faible GSV (homogénéisation du poids des grains grâce au déterminisme spécifique du GSV)</w:t>
      </w:r>
    </w:p>
    <w:p w14:paraId="36EB2296" w14:textId="77777777" w:rsidR="00985227" w:rsidRPr="004F6DB2" w:rsidRDefault="00985227" w:rsidP="00985227">
      <w:pPr>
        <w:rPr>
          <w:color w:val="4472C4" w:themeColor="accent5"/>
        </w:rPr>
      </w:pPr>
      <w:r w:rsidRPr="004F6DB2">
        <w:rPr>
          <w:color w:val="4472C4" w:themeColor="accent5"/>
        </w:rPr>
        <w:t>• Avec peu de grains par épi (pour n’avoir que les grains proximaux homogènes et sensibles à la sélection)</w:t>
      </w:r>
    </w:p>
    <w:p w14:paraId="759AAC28" w14:textId="77777777" w:rsidR="00985227" w:rsidRPr="004F6DB2" w:rsidRDefault="00985227" w:rsidP="00985227">
      <w:pPr>
        <w:rPr>
          <w:color w:val="4472C4" w:themeColor="accent5"/>
        </w:rPr>
      </w:pPr>
      <w:r w:rsidRPr="004F6DB2">
        <w:rPr>
          <w:color w:val="4472C4" w:themeColor="accent5"/>
        </w:rPr>
        <w:t>• Faisant beaucoup d’épi avec peu de grains par épi (pour homogénéiser la taille des grains en jouant sur la structure de la canopée et augmenter le nombre de grains par m² pour ne pas perdre trop de rendement)</w:t>
      </w:r>
    </w:p>
    <w:p w14:paraId="49CB684D" w14:textId="77777777" w:rsidR="00985227" w:rsidRPr="004F6DB2" w:rsidRDefault="00985227" w:rsidP="00985227">
      <w:pPr>
        <w:rPr>
          <w:color w:val="4472C4" w:themeColor="accent5"/>
        </w:rPr>
      </w:pPr>
      <w:r w:rsidRPr="004F6DB2">
        <w:rPr>
          <w:color w:val="4472C4" w:themeColor="accent5"/>
        </w:rPr>
        <w:t>• Avec un faible variabilité inter épi (pour limiter d’autant plus le trade-off, donc la variabilité du poids des grains)</w:t>
      </w:r>
    </w:p>
    <w:p w14:paraId="1B6D2FDC" w14:textId="77777777" w:rsidR="00985227" w:rsidRPr="004F6DB2" w:rsidRDefault="00985227" w:rsidP="00985227">
      <w:pPr>
        <w:rPr>
          <w:color w:val="4472C4" w:themeColor="accent5"/>
        </w:rPr>
      </w:pPr>
      <w:r w:rsidRPr="004F6DB2">
        <w:rPr>
          <w:color w:val="4472C4" w:themeColor="accent5"/>
        </w:rPr>
        <w:t>• Avec un taux de protéine élevé</w:t>
      </w:r>
    </w:p>
    <w:p w14:paraId="46D1D540" w14:textId="77777777" w:rsidR="00985227" w:rsidRDefault="00985227" w:rsidP="00985227"/>
    <w:p w14:paraId="7AEED947" w14:textId="36E01E9B" w:rsidR="00107444" w:rsidRDefault="00107444" w:rsidP="00985227"/>
    <w:p w14:paraId="4F02F2CE" w14:textId="3F29B927" w:rsidR="00EE2A04" w:rsidRDefault="00EE2A04" w:rsidP="00985227"/>
    <w:p w14:paraId="3EB0F1B9" w14:textId="253616E8" w:rsidR="00EE2A04" w:rsidRDefault="00EE2A04" w:rsidP="00985227"/>
    <w:p w14:paraId="27198DD0" w14:textId="1A621BA3" w:rsidR="00EE2A04" w:rsidRDefault="00EE2A04" w:rsidP="00985227"/>
    <w:p w14:paraId="40CB0319" w14:textId="4742A97A" w:rsidR="00EE2A04" w:rsidRDefault="00EE2A04" w:rsidP="00985227"/>
    <w:p w14:paraId="636C8D87" w14:textId="567E5693" w:rsidR="00EE2A04" w:rsidRDefault="00EE2A04" w:rsidP="00985227"/>
    <w:p w14:paraId="47CC19C5" w14:textId="7C0588A2" w:rsidR="00EE2A04" w:rsidRDefault="00EE2A04" w:rsidP="00985227"/>
    <w:p w14:paraId="7B57A888" w14:textId="6CE96902" w:rsidR="00EE2A04" w:rsidRDefault="00EE2A04" w:rsidP="00985227"/>
    <w:p w14:paraId="516E5874" w14:textId="1144352F" w:rsidR="00EE2A04" w:rsidRDefault="00EE2A04" w:rsidP="00985227"/>
    <w:p w14:paraId="00B8F3CA" w14:textId="526D4A33" w:rsidR="00EE2A04" w:rsidRDefault="00EE2A04" w:rsidP="00985227"/>
    <w:p w14:paraId="45C45ABF" w14:textId="18DA3CFD" w:rsidR="00EE2A04" w:rsidRDefault="00EE2A04" w:rsidP="00985227"/>
    <w:p w14:paraId="07626318" w14:textId="64805780" w:rsidR="00EE2A04" w:rsidRDefault="00EE2A04" w:rsidP="00985227"/>
    <w:p w14:paraId="2AA9A3CA" w14:textId="48FD5180" w:rsidR="00EE2A04" w:rsidRDefault="00EE2A04" w:rsidP="00985227"/>
    <w:p w14:paraId="392C8287" w14:textId="7B984583" w:rsidR="00EE2A04" w:rsidRDefault="00EE2A04" w:rsidP="00985227"/>
    <w:p w14:paraId="1BAFB5F1" w14:textId="3EE3A210" w:rsidR="00EE2A04" w:rsidRDefault="00EE2A04" w:rsidP="00985227"/>
    <w:p w14:paraId="3DCD0C8A" w14:textId="3AA04405" w:rsidR="00EE2A04" w:rsidRDefault="00EE2A04" w:rsidP="00EE2A04">
      <w:pPr>
        <w:pStyle w:val="Titre1"/>
      </w:pPr>
      <w:proofErr w:type="spellStart"/>
      <w:r>
        <w:lastRenderedPageBreak/>
        <w:t>Resultats</w:t>
      </w:r>
      <w:proofErr w:type="spellEnd"/>
      <w:r>
        <w:t xml:space="preserve"> : </w:t>
      </w:r>
      <w:proofErr w:type="spellStart"/>
      <w:r>
        <w:t>epi</w:t>
      </w:r>
      <w:proofErr w:type="spellEnd"/>
      <w:r>
        <w:t xml:space="preserve"> ou grain ?</w:t>
      </w:r>
    </w:p>
    <w:p w14:paraId="315E4065" w14:textId="07D92E99" w:rsidR="00EE2A04" w:rsidRDefault="00EE2A04" w:rsidP="00EE2A04"/>
    <w:p w14:paraId="31DD5722" w14:textId="1AC6F866" w:rsidR="00EE2A04" w:rsidRDefault="00EE2A04" w:rsidP="00EE2A04"/>
    <w:p w14:paraId="5E343340" w14:textId="139F020F" w:rsidR="00F81B21" w:rsidRDefault="00F81B21" w:rsidP="00EE2A04"/>
    <w:p w14:paraId="561EAAD3" w14:textId="718C5563" w:rsidR="00F81B21" w:rsidRDefault="00F81B21" w:rsidP="00EE2A04"/>
    <w:p w14:paraId="2FB4B705" w14:textId="42DDFEA0" w:rsidR="00F81B21" w:rsidRDefault="00F81B21" w:rsidP="00EE2A04"/>
    <w:p w14:paraId="597E28B9" w14:textId="57ED30ED" w:rsidR="00F81B21" w:rsidRDefault="00F81B21" w:rsidP="00EE2A04"/>
    <w:p w14:paraId="417AC745" w14:textId="1E3B6D5F" w:rsidR="00F81B21" w:rsidRDefault="00F81B21" w:rsidP="00EE2A04"/>
    <w:p w14:paraId="68DF9E0A" w14:textId="65BEDF3D" w:rsidR="00F81B21" w:rsidRDefault="00F81B21" w:rsidP="00EE2A04"/>
    <w:p w14:paraId="66871FCB" w14:textId="68DB9984" w:rsidR="00F81B21" w:rsidRDefault="00F81B21" w:rsidP="00EE2A04"/>
    <w:p w14:paraId="4B9D56F0" w14:textId="6E1D03EF" w:rsidR="00F81B21" w:rsidRDefault="00F81B21" w:rsidP="00EE2A04"/>
    <w:p w14:paraId="6A2CE45A" w14:textId="57414CB3" w:rsidR="00F81B21" w:rsidRDefault="00F81B21" w:rsidP="00EE2A04"/>
    <w:p w14:paraId="7F286077" w14:textId="4B09B595" w:rsidR="00F81B21" w:rsidRDefault="00F81B21" w:rsidP="00EE2A04"/>
    <w:p w14:paraId="4E87F4D0" w14:textId="50C7A7AD" w:rsidR="00F81B21" w:rsidRDefault="00F81B21" w:rsidP="00EE2A04"/>
    <w:p w14:paraId="16788911" w14:textId="292F1643" w:rsidR="00F81B21" w:rsidRDefault="00F81B21" w:rsidP="00EE2A04"/>
    <w:p w14:paraId="0E75CDF4" w14:textId="586AB34D" w:rsidR="00F81B21" w:rsidRDefault="00F81B21" w:rsidP="00EE2A04"/>
    <w:p w14:paraId="106D6A84" w14:textId="509BFFC0" w:rsidR="00F81B21" w:rsidRDefault="00F81B21" w:rsidP="00EE2A04"/>
    <w:p w14:paraId="0BAF52A1" w14:textId="600190DA" w:rsidR="00F81B21" w:rsidRDefault="00F81B21" w:rsidP="00EE2A04"/>
    <w:p w14:paraId="371ED509" w14:textId="34DF8BF1" w:rsidR="00F81B21" w:rsidRDefault="00F81B21" w:rsidP="00EE2A04"/>
    <w:p w14:paraId="7F0875F0" w14:textId="02A16CC8" w:rsidR="00F81B21" w:rsidRDefault="00F81B21" w:rsidP="00EE2A04"/>
    <w:p w14:paraId="05D6DA0D" w14:textId="1E77CA57" w:rsidR="00F81B21" w:rsidRDefault="00F81B21" w:rsidP="00EE2A04"/>
    <w:p w14:paraId="749A3D1D" w14:textId="5C278A77" w:rsidR="00F81B21" w:rsidRDefault="00F81B21" w:rsidP="00EE2A04"/>
    <w:p w14:paraId="73F7E24D" w14:textId="07B19378" w:rsidR="00F81B21" w:rsidRDefault="00F81B21" w:rsidP="00EE2A04"/>
    <w:p w14:paraId="427320DC" w14:textId="55C06F96" w:rsidR="00F81B21" w:rsidRDefault="00F81B21" w:rsidP="00EE2A04"/>
    <w:p w14:paraId="5285BB43" w14:textId="6F6DD726" w:rsidR="00F81B21" w:rsidRDefault="00F81B21" w:rsidP="00EE2A04"/>
    <w:p w14:paraId="63E3B687" w14:textId="31DE3E46" w:rsidR="00F81B21" w:rsidRDefault="00F81B21" w:rsidP="00EE2A04"/>
    <w:p w14:paraId="3607C61E" w14:textId="634839B3" w:rsidR="00F81B21" w:rsidRDefault="00F81B21" w:rsidP="00EE2A04"/>
    <w:p w14:paraId="64DA68D5" w14:textId="29F4A74B" w:rsidR="00F81B21" w:rsidRDefault="00F81B21" w:rsidP="00EE2A04"/>
    <w:p w14:paraId="29C2C203" w14:textId="2F99B7CB" w:rsidR="00F81B21" w:rsidRDefault="00F81B21" w:rsidP="00EE2A04"/>
    <w:p w14:paraId="372CC442" w14:textId="4B71E5D4" w:rsidR="00F81B21" w:rsidRDefault="00F81B21" w:rsidP="00EE2A04"/>
    <w:p w14:paraId="6B8AC54A" w14:textId="45BF8877" w:rsidR="00F81B21" w:rsidRDefault="00F81B21" w:rsidP="00EE2A04"/>
    <w:p w14:paraId="5FE31C50" w14:textId="26C21629" w:rsidR="00F81B21" w:rsidRDefault="00F81B21" w:rsidP="00EE2A04"/>
    <w:p w14:paraId="7ED8E859" w14:textId="6256AD25" w:rsidR="00F81B21" w:rsidRDefault="00F81B21" w:rsidP="00EE2A04"/>
    <w:p w14:paraId="323D4660" w14:textId="73C193DC" w:rsidR="00F81B21" w:rsidRDefault="00F81B21" w:rsidP="00EE2A04"/>
    <w:p w14:paraId="64524798" w14:textId="439188FB" w:rsidR="00F81B21" w:rsidRDefault="00F81B21" w:rsidP="00EE2A04"/>
    <w:p w14:paraId="4140DB34" w14:textId="70262172" w:rsidR="00F81B21" w:rsidRDefault="00F81B21" w:rsidP="00EE2A04"/>
    <w:p w14:paraId="01DDFE2A" w14:textId="3C6C4C87" w:rsidR="00F81B21" w:rsidRDefault="00F81B21" w:rsidP="00EE2A04"/>
    <w:p w14:paraId="21C0A486" w14:textId="76746C1D" w:rsidR="00F81B21" w:rsidRDefault="00F81B21" w:rsidP="00EE2A04"/>
    <w:p w14:paraId="6B6480A8" w14:textId="09A88B12" w:rsidR="00F81B21" w:rsidRDefault="00F81B21" w:rsidP="00EE2A04"/>
    <w:p w14:paraId="21EBE385" w14:textId="71841EB5" w:rsidR="00F81B21" w:rsidRDefault="00F81B21" w:rsidP="00EE2A04"/>
    <w:p w14:paraId="749B0B33" w14:textId="7B0990B2" w:rsidR="00F81B21" w:rsidRDefault="00F81B21" w:rsidP="00EE2A04"/>
    <w:p w14:paraId="3900EF88" w14:textId="73F1F96A" w:rsidR="00F81B21" w:rsidRDefault="00F81B21" w:rsidP="00EE2A04"/>
    <w:p w14:paraId="24FA3C83" w14:textId="2EF041BC" w:rsidR="00F81B21" w:rsidRDefault="00F81B21" w:rsidP="00EE2A04"/>
    <w:p w14:paraId="5216A276" w14:textId="4963688D" w:rsidR="00F81B21" w:rsidRDefault="00F81B21" w:rsidP="00EE2A04"/>
    <w:p w14:paraId="05AEC158" w14:textId="1C3BF176" w:rsidR="00F81B21" w:rsidRDefault="00F81B21" w:rsidP="00EE2A04"/>
    <w:p w14:paraId="42AB00F4" w14:textId="35505640" w:rsidR="00F81B21" w:rsidRDefault="00F81B21" w:rsidP="00EE2A04"/>
    <w:p w14:paraId="6609A545" w14:textId="1B1647F9" w:rsidR="00F81B21" w:rsidRDefault="00F81B21" w:rsidP="00EE2A04"/>
    <w:p w14:paraId="40D3D141" w14:textId="190F947D" w:rsidR="00F81B21" w:rsidRDefault="00F81B21" w:rsidP="00EE2A04"/>
    <w:p w14:paraId="05C04C24" w14:textId="3D35B48E" w:rsidR="00F81B21" w:rsidRDefault="00F81B21" w:rsidP="00EE2A04"/>
    <w:p w14:paraId="505C7D42" w14:textId="073E265F" w:rsidR="00F81B21" w:rsidRDefault="00F81B21" w:rsidP="00EE2A04"/>
    <w:p w14:paraId="3F30648A" w14:textId="0500418E" w:rsidR="00F81B21" w:rsidRDefault="00F81B21" w:rsidP="00F81B21"/>
    <w:p w14:paraId="75DF9A15" w14:textId="4142CD15" w:rsidR="00F81B21" w:rsidRDefault="00F81B21" w:rsidP="00F81B21">
      <w:r>
        <w:lastRenderedPageBreak/>
        <w:t>PLAN DETAILLE</w:t>
      </w:r>
    </w:p>
    <w:p w14:paraId="3AC28787" w14:textId="53D62B45" w:rsidR="00F81B21" w:rsidRDefault="00F81B21" w:rsidP="00F81B21"/>
    <w:p w14:paraId="042A3CAE" w14:textId="51DD154E" w:rsidR="00C415FE" w:rsidRDefault="00F81B21" w:rsidP="00C415FE">
      <w:pPr>
        <w:pStyle w:val="Titre1"/>
      </w:pPr>
      <w:r>
        <w:t>Intro</w:t>
      </w:r>
    </w:p>
    <w:p w14:paraId="2987415B" w14:textId="2E703F1B" w:rsidR="00C415FE" w:rsidRDefault="00C415FE" w:rsidP="00A34847">
      <w:pPr>
        <w:pStyle w:val="Titre2"/>
        <w:ind w:left="708"/>
      </w:pPr>
      <w:r>
        <w:t>Changement climatique</w:t>
      </w:r>
    </w:p>
    <w:p w14:paraId="2331B11F" w14:textId="1D80CFF6" w:rsidR="00C415FE" w:rsidRPr="00C415FE" w:rsidRDefault="00C415FE" w:rsidP="00A34847">
      <w:pPr>
        <w:ind w:left="708"/>
      </w:pPr>
      <w:proofErr w:type="gramStart"/>
      <w:r>
        <w:t>rédigé</w:t>
      </w:r>
      <w:proofErr w:type="gramEnd"/>
    </w:p>
    <w:p w14:paraId="307650E7" w14:textId="71B6C32A" w:rsidR="00C415FE" w:rsidRDefault="00C415FE" w:rsidP="00A34847">
      <w:pPr>
        <w:pStyle w:val="Titre2"/>
        <w:ind w:left="708"/>
      </w:pPr>
      <w:r>
        <w:t xml:space="preserve">Sélection massale </w:t>
      </w:r>
    </w:p>
    <w:p w14:paraId="0B6A284F" w14:textId="217EF0DD" w:rsidR="00C415FE" w:rsidRDefault="000D3DBD" w:rsidP="00A34847">
      <w:pPr>
        <w:ind w:left="708"/>
      </w:pPr>
      <w:r>
        <w:t>R</w:t>
      </w:r>
      <w:r w:rsidR="00C415FE">
        <w:t>édigé</w:t>
      </w:r>
    </w:p>
    <w:p w14:paraId="743ED214" w14:textId="13BABE3A" w:rsidR="000D3DBD" w:rsidRDefault="000D3DBD" w:rsidP="00A34847">
      <w:pPr>
        <w:pStyle w:val="Titre2"/>
        <w:ind w:left="708"/>
      </w:pPr>
      <w:r>
        <w:t>La sélection phénomique</w:t>
      </w:r>
    </w:p>
    <w:p w14:paraId="7E206167" w14:textId="2B25C496" w:rsidR="000D3DBD" w:rsidRDefault="000D3DBD" w:rsidP="00A34847">
      <w:pPr>
        <w:ind w:left="708"/>
      </w:pPr>
      <w:r>
        <w:t xml:space="preserve">Rédigé </w:t>
      </w:r>
    </w:p>
    <w:p w14:paraId="62F36E7B" w14:textId="2DF07449" w:rsidR="00033EB3" w:rsidRDefault="00033EB3" w:rsidP="00A34847">
      <w:pPr>
        <w:pStyle w:val="Titre2"/>
        <w:ind w:left="708"/>
      </w:pPr>
      <w:r>
        <w:t>L’importance de la morpho du grain</w:t>
      </w:r>
    </w:p>
    <w:p w14:paraId="7CA9DAF3" w14:textId="1093E21C" w:rsidR="00033EB3" w:rsidRPr="00033EB3" w:rsidRDefault="00033EB3" w:rsidP="00A34847">
      <w:pPr>
        <w:ind w:left="708"/>
      </w:pPr>
      <w:r>
        <w:t xml:space="preserve">Rédigé </w:t>
      </w:r>
    </w:p>
    <w:p w14:paraId="3CBC7EA1" w14:textId="1636DB88" w:rsidR="00C415FE" w:rsidRDefault="00C415FE" w:rsidP="00A34847">
      <w:pPr>
        <w:pStyle w:val="Titre2"/>
        <w:ind w:left="708"/>
      </w:pPr>
      <w:r>
        <w:t xml:space="preserve">Grain ou épi ?  </w:t>
      </w:r>
    </w:p>
    <w:p w14:paraId="1201532C" w14:textId="5AE9CFA3" w:rsidR="000D3DBD" w:rsidRDefault="00A37B42" w:rsidP="00A34847">
      <w:pPr>
        <w:ind w:left="708"/>
      </w:pPr>
      <w:r>
        <w:t>Un peu rédigé mais faut e</w:t>
      </w:r>
      <w:r w:rsidR="00C415FE">
        <w:t>xplications avec schéma diapo école doc</w:t>
      </w:r>
    </w:p>
    <w:p w14:paraId="592079A8" w14:textId="7B36B34F" w:rsidR="000E2196" w:rsidRDefault="000E2196" w:rsidP="00A34847">
      <w:pPr>
        <w:pStyle w:val="Titre2"/>
        <w:ind w:left="708"/>
      </w:pPr>
      <w:r>
        <w:t>Questions posées</w:t>
      </w:r>
    </w:p>
    <w:p w14:paraId="3768D930" w14:textId="24EEDAF5" w:rsidR="00C415FE" w:rsidRPr="00C415FE" w:rsidRDefault="00C415FE" w:rsidP="00C415FE"/>
    <w:p w14:paraId="7CC7A7F6" w14:textId="24B9D930" w:rsidR="00F81B21" w:rsidRDefault="00F81B21" w:rsidP="00F81B21">
      <w:pPr>
        <w:pStyle w:val="Titre1"/>
      </w:pPr>
      <w:r>
        <w:t>Mat et met</w:t>
      </w:r>
    </w:p>
    <w:p w14:paraId="08CDC60E" w14:textId="550D89D9" w:rsidR="000548BC" w:rsidRPr="000548BC" w:rsidRDefault="000548BC" w:rsidP="000548BC">
      <w:r>
        <w:t>Rédigé, mais à réduire et mettre schéma récapitulatif des données</w:t>
      </w:r>
    </w:p>
    <w:p w14:paraId="0E94F1BC" w14:textId="7C89D488" w:rsidR="005702E5" w:rsidRDefault="005702E5" w:rsidP="005702E5">
      <w:pPr>
        <w:pStyle w:val="Titre1"/>
      </w:pPr>
      <w:r>
        <w:t>Sélection sur la taille du grain</w:t>
      </w:r>
    </w:p>
    <w:p w14:paraId="4EAB68E8" w14:textId="072033EA" w:rsidR="000E2196" w:rsidRDefault="000E2196" w:rsidP="00A34847">
      <w:pPr>
        <w:pStyle w:val="Titre2"/>
        <w:ind w:left="708"/>
      </w:pPr>
      <w:r>
        <w:t>Résumé de la bibliographie et attendus</w:t>
      </w:r>
    </w:p>
    <w:p w14:paraId="7FC6AAA4" w14:textId="75896DE7" w:rsidR="00CE55E2" w:rsidRDefault="000E2196" w:rsidP="00A34847">
      <w:pPr>
        <w:ind w:left="708"/>
      </w:pPr>
      <w:r>
        <w:t xml:space="preserve">Rédigé, rajouter les attendus : sélection sur </w:t>
      </w:r>
      <w:proofErr w:type="spellStart"/>
      <w:r>
        <w:t>epi</w:t>
      </w:r>
      <w:proofErr w:type="spellEnd"/>
      <w:r>
        <w:t xml:space="preserve"> plus efficace</w:t>
      </w:r>
      <w:r w:rsidR="00CE55E2">
        <w:t>, variance intra qui limite la sélection sur grain, GSV héritable etc…</w:t>
      </w:r>
    </w:p>
    <w:p w14:paraId="7AEC8AF0" w14:textId="60BD285E" w:rsidR="00DE490F" w:rsidRDefault="00DE490F" w:rsidP="00A34847">
      <w:pPr>
        <w:pStyle w:val="Titre2"/>
        <w:ind w:left="708"/>
      </w:pPr>
      <w:r>
        <w:t>Sélection sur grain au champ</w:t>
      </w:r>
    </w:p>
    <w:p w14:paraId="53C281A7" w14:textId="21600387" w:rsidR="00856029" w:rsidRPr="00856029" w:rsidRDefault="00856029" w:rsidP="00A34847">
      <w:pPr>
        <w:ind w:left="708"/>
      </w:pPr>
      <w:r>
        <w:t>Fonctionne pour la morpho du grain et le PMG</w:t>
      </w:r>
      <w:r w:rsidR="006D2B77">
        <w:t xml:space="preserve"> (à préciser, refaire des analyses)</w:t>
      </w:r>
    </w:p>
    <w:p w14:paraId="7B6CE1FA" w14:textId="0B3E33AD" w:rsidR="00DE490F" w:rsidRDefault="00DE490F" w:rsidP="00A34847">
      <w:pPr>
        <w:pStyle w:val="Titre2"/>
        <w:ind w:left="708"/>
      </w:pPr>
      <w:r>
        <w:t>Comparaison entre sélection sur grain et sur épi in silico</w:t>
      </w:r>
    </w:p>
    <w:p w14:paraId="6C512DFD" w14:textId="27424EC2" w:rsidR="00856029" w:rsidRDefault="00856029" w:rsidP="00A34847">
      <w:pPr>
        <w:ind w:left="708"/>
      </w:pPr>
      <w:r>
        <w:t>Fonctionne pour la morpho du grain et le PMG</w:t>
      </w:r>
    </w:p>
    <w:p w14:paraId="35D42CAA" w14:textId="7770A8FC" w:rsidR="00856029" w:rsidRPr="00856029" w:rsidRDefault="00856029" w:rsidP="00A34847">
      <w:pPr>
        <w:ind w:left="708"/>
      </w:pPr>
      <w:r>
        <w:t xml:space="preserve">Comparaison difficile car taux de multi pas réaliste </w:t>
      </w:r>
    </w:p>
    <w:p w14:paraId="752EC8EC" w14:textId="7690D56A" w:rsidR="005702E5" w:rsidRDefault="005702E5" w:rsidP="005702E5">
      <w:pPr>
        <w:pStyle w:val="Titre1"/>
      </w:pPr>
      <w:r>
        <w:t>Sélection phénomique</w:t>
      </w:r>
    </w:p>
    <w:p w14:paraId="2D583A7F" w14:textId="1DFC3551" w:rsidR="006E3246" w:rsidRDefault="006E3246" w:rsidP="00A34847">
      <w:pPr>
        <w:pStyle w:val="Titre2"/>
        <w:ind w:left="708"/>
      </w:pPr>
      <w:r>
        <w:t xml:space="preserve">Prédiction </w:t>
      </w:r>
      <w:proofErr w:type="spellStart"/>
      <w:r>
        <w:t>transgénérationnelle</w:t>
      </w:r>
      <w:proofErr w:type="spellEnd"/>
      <w:r>
        <w:t xml:space="preserve"> </w:t>
      </w:r>
    </w:p>
    <w:p w14:paraId="47B57C24" w14:textId="7345416A" w:rsidR="00C03722" w:rsidRDefault="00C03722" w:rsidP="00A34847">
      <w:pPr>
        <w:ind w:left="708"/>
      </w:pPr>
      <w:r>
        <w:t xml:space="preserve">Poser le vocabulaire S1 S2 S0, décrire que </w:t>
      </w:r>
      <w:proofErr w:type="gramStart"/>
      <w:r>
        <w:t>c’est pas</w:t>
      </w:r>
      <w:proofErr w:type="gramEnd"/>
      <w:r>
        <w:t xml:space="preserve"> souvent fait entre un individu et ses descendants</w:t>
      </w:r>
    </w:p>
    <w:p w14:paraId="6F9632CC" w14:textId="63F4F706" w:rsidR="00C03722" w:rsidRPr="00C03722" w:rsidRDefault="00C03722" w:rsidP="00A34847">
      <w:pPr>
        <w:ind w:left="708"/>
      </w:pPr>
      <w:r>
        <w:t>Mauvais résultats</w:t>
      </w:r>
    </w:p>
    <w:p w14:paraId="6A97125D" w14:textId="6001675D" w:rsidR="00580A69" w:rsidRDefault="00580A69" w:rsidP="00A34847">
      <w:pPr>
        <w:pStyle w:val="Titre2"/>
        <w:ind w:left="708"/>
      </w:pPr>
      <w:r>
        <w:t>Prédiction sur grain et prédiction sur épi</w:t>
      </w:r>
    </w:p>
    <w:p w14:paraId="30E73A3F" w14:textId="42EB66D6" w:rsidR="00C03722" w:rsidRDefault="00C03722" w:rsidP="00A34847">
      <w:pPr>
        <w:ind w:left="708"/>
      </w:pPr>
      <w:r>
        <w:t>Comparaison entre spectres individuels et spectres moyennés</w:t>
      </w:r>
    </w:p>
    <w:p w14:paraId="5BD4FCBA" w14:textId="1C203E76" w:rsidR="00C03722" w:rsidRPr="00C03722" w:rsidRDefault="00C03722" w:rsidP="00A34847">
      <w:pPr>
        <w:ind w:left="708"/>
      </w:pPr>
      <w:r>
        <w:t xml:space="preserve">Implication : machine à </w:t>
      </w:r>
      <w:proofErr w:type="spellStart"/>
      <w:r>
        <w:t>NIRSer</w:t>
      </w:r>
      <w:proofErr w:type="spellEnd"/>
      <w:r>
        <w:t xml:space="preserve"> des épis grains par grains ? Sauf si précision sur grain suffisante pour </w:t>
      </w:r>
      <w:r w:rsidR="00736259">
        <w:t>meilleur progrès</w:t>
      </w:r>
    </w:p>
    <w:p w14:paraId="520532A6" w14:textId="6A192581" w:rsidR="005702E5" w:rsidRDefault="005702E5" w:rsidP="005702E5">
      <w:pPr>
        <w:pStyle w:val="Titre1"/>
      </w:pPr>
      <w:r>
        <w:t>Approche théorique</w:t>
      </w:r>
    </w:p>
    <w:p w14:paraId="61C0C11E" w14:textId="36AB54A7" w:rsidR="00A37B42" w:rsidRDefault="00A37B42" w:rsidP="00A34847">
      <w:pPr>
        <w:pStyle w:val="Titre2"/>
        <w:ind w:left="708"/>
      </w:pPr>
      <w:r>
        <w:t>Comparaison entre résultats théoriques et empiriques</w:t>
      </w:r>
    </w:p>
    <w:p w14:paraId="65DB4D0D" w14:textId="7A52BB0C" w:rsidR="00A37B42" w:rsidRDefault="00A37B42" w:rsidP="00A34847">
      <w:pPr>
        <w:pStyle w:val="Titre2"/>
        <w:ind w:left="708"/>
      </w:pPr>
      <w:r>
        <w:t>Conditions où la sélection sur grain est avantageuse</w:t>
      </w:r>
    </w:p>
    <w:p w14:paraId="52DEB797" w14:textId="410C888C" w:rsidR="00A37B42" w:rsidRDefault="00C03722" w:rsidP="00A34847">
      <w:pPr>
        <w:ind w:left="708"/>
      </w:pPr>
      <w:r>
        <w:t>Espace paramétrique</w:t>
      </w:r>
    </w:p>
    <w:p w14:paraId="18DF312A" w14:textId="70456EC7" w:rsidR="00C03722" w:rsidRPr="00A37B42" w:rsidRDefault="00C03722" w:rsidP="00A34847">
      <w:pPr>
        <w:ind w:left="708"/>
      </w:pPr>
      <w:r>
        <w:t xml:space="preserve">Retour sur la NIRS (0.2 </w:t>
      </w:r>
      <w:proofErr w:type="spellStart"/>
      <w:r>
        <w:t>ind</w:t>
      </w:r>
      <w:proofErr w:type="spellEnd"/>
      <w:r>
        <w:t xml:space="preserve"> ou 0.8 </w:t>
      </w:r>
      <w:proofErr w:type="spellStart"/>
      <w:r>
        <w:t>epi</w:t>
      </w:r>
      <w:proofErr w:type="spellEnd"/>
      <w:r>
        <w:t> ?)</w:t>
      </w:r>
    </w:p>
    <w:p w14:paraId="5E0FCB5C" w14:textId="6C24C35D" w:rsidR="004B51DC" w:rsidRDefault="004B51DC" w:rsidP="004B51DC">
      <w:pPr>
        <w:pStyle w:val="Titre1"/>
      </w:pPr>
      <w:r>
        <w:lastRenderedPageBreak/>
        <w:t>Discussion</w:t>
      </w:r>
      <w:r w:rsidR="004542BE">
        <w:t>/conclusion</w:t>
      </w:r>
    </w:p>
    <w:p w14:paraId="5967A9C4" w14:textId="19497989" w:rsidR="004542BE" w:rsidRPr="004542BE" w:rsidRDefault="004542BE" w:rsidP="004542BE">
      <w:pPr>
        <w:pStyle w:val="Titre2"/>
        <w:ind w:firstLine="708"/>
      </w:pPr>
      <w:r>
        <w:t>Résumé des principaux résultats</w:t>
      </w:r>
      <w:bookmarkStart w:id="10" w:name="_GoBack"/>
      <w:bookmarkEnd w:id="10"/>
    </w:p>
    <w:p w14:paraId="60B27FEC" w14:textId="0848D3ED" w:rsidR="004B51DC" w:rsidRDefault="004B51DC" w:rsidP="00A34847">
      <w:pPr>
        <w:pStyle w:val="Titre2"/>
        <w:ind w:left="708"/>
      </w:pPr>
      <w:r>
        <w:t>Lim</w:t>
      </w:r>
      <w:r w:rsidR="001B0CD6">
        <w:t>ites du dispositif expérimental</w:t>
      </w:r>
    </w:p>
    <w:p w14:paraId="54F23829" w14:textId="3630DE1A" w:rsidR="003E7556" w:rsidRPr="003E7556" w:rsidRDefault="003E7556" w:rsidP="00A34847">
      <w:pPr>
        <w:ind w:left="708"/>
      </w:pPr>
      <w:r>
        <w:t xml:space="preserve">Temps, </w:t>
      </w:r>
    </w:p>
    <w:p w14:paraId="443EE0CA" w14:textId="6CF6E46A" w:rsidR="004B51DC" w:rsidRDefault="004B51DC" w:rsidP="00A34847">
      <w:pPr>
        <w:pStyle w:val="Titre2"/>
        <w:ind w:left="708"/>
      </w:pPr>
      <w:r>
        <w:t>Aller plus loin dans l’approche théorique</w:t>
      </w:r>
      <w:r w:rsidR="004778C6">
        <w:t xml:space="preserve"> et perspectives pour la sélection phénomique</w:t>
      </w:r>
    </w:p>
    <w:p w14:paraId="2F21AF50" w14:textId="2EF9F8C4" w:rsidR="003E7556" w:rsidRDefault="003E7556" w:rsidP="00A34847">
      <w:pPr>
        <w:ind w:left="708"/>
      </w:pPr>
      <w:r>
        <w:t xml:space="preserve">Prise en compte des trade </w:t>
      </w:r>
      <w:proofErr w:type="spellStart"/>
      <w:r>
        <w:t>offs</w:t>
      </w:r>
      <w:proofErr w:type="spellEnd"/>
      <w:r>
        <w:t>, des précisions des mesures.</w:t>
      </w:r>
    </w:p>
    <w:p w14:paraId="46C94E6B" w14:textId="3C88FEAF" w:rsidR="003E7556" w:rsidRPr="003E7556" w:rsidRDefault="00D1254E" w:rsidP="00A34847">
      <w:pPr>
        <w:ind w:left="708"/>
      </w:pPr>
      <w:r>
        <w:t xml:space="preserve">Avec trieur à haut débit et phénomique : possible de se mettre en conditions telles que sélection sur grain devient meilleure. </w:t>
      </w:r>
      <w:r w:rsidR="00137C05">
        <w:t>On peut imaginer.</w:t>
      </w:r>
    </w:p>
    <w:p w14:paraId="68B73A86" w14:textId="56A5B4FC" w:rsidR="004B51DC" w:rsidRDefault="004B51DC" w:rsidP="00A34847">
      <w:pPr>
        <w:pStyle w:val="Titre2"/>
        <w:ind w:left="708"/>
      </w:pPr>
      <w:r>
        <w:t>Mesurer à l’échelle du grain et de la plante individuelle : ce qui peut encore être fait avec les données récoltées</w:t>
      </w:r>
    </w:p>
    <w:p w14:paraId="02CEC3E0" w14:textId="77777777" w:rsidR="004B51DC" w:rsidRPr="004B51DC" w:rsidRDefault="004B51DC" w:rsidP="004B51DC"/>
    <w:p w14:paraId="655638F1" w14:textId="37D371EF" w:rsidR="00F81B21" w:rsidRDefault="00F81B21" w:rsidP="00EE2A04"/>
    <w:p w14:paraId="45C6A561" w14:textId="70C365FC" w:rsidR="00F81B21" w:rsidRDefault="00F81B21" w:rsidP="00EE2A04"/>
    <w:p w14:paraId="132C5608" w14:textId="26ED3086" w:rsidR="00F81B21" w:rsidRDefault="00F81B21" w:rsidP="00EE2A04"/>
    <w:p w14:paraId="746B4052" w14:textId="518F7A1B" w:rsidR="00F81B21" w:rsidRDefault="00F81B21" w:rsidP="00EE2A04"/>
    <w:p w14:paraId="084C4271" w14:textId="709D9A5A" w:rsidR="00F81B21" w:rsidRDefault="00F81B21" w:rsidP="00EE2A04"/>
    <w:p w14:paraId="69375C77" w14:textId="0BE31F1E" w:rsidR="00F81B21" w:rsidRDefault="00F81B21" w:rsidP="00EE2A04"/>
    <w:p w14:paraId="232D8C3B" w14:textId="25696E1B" w:rsidR="00F81B21" w:rsidRDefault="00F81B21" w:rsidP="00EE2A04"/>
    <w:p w14:paraId="58B1BDE6" w14:textId="77777777" w:rsidR="00F81B21" w:rsidRPr="00EE2A04" w:rsidRDefault="00F81B21" w:rsidP="00EE2A04"/>
    <w:p w14:paraId="3812819D" w14:textId="77777777" w:rsidR="009141B7" w:rsidRPr="009141B7" w:rsidRDefault="009141B7" w:rsidP="009141B7">
      <w:pPr>
        <w:pStyle w:val="Titre1"/>
      </w:pPr>
      <w:r>
        <w:t>Références</w:t>
      </w:r>
    </w:p>
    <w:p w14:paraId="1C6A3CBB" w14:textId="77777777" w:rsidR="0088490C" w:rsidRPr="0088490C" w:rsidRDefault="00610052" w:rsidP="0088490C">
      <w:pPr>
        <w:pStyle w:val="Bibliographie"/>
        <w:rPr>
          <w:rFonts w:ascii="Calibri" w:hAnsi="Calibri" w:cs="Calibri"/>
        </w:rPr>
      </w:pPr>
      <w:r>
        <w:fldChar w:fldCharType="begin"/>
      </w:r>
      <w:r w:rsidR="00F852AF">
        <w:instrText xml:space="preserve"> ADDIN ZOTERO_BIBL {"uncited":[],"omitted":[],"custom":[]} CSL_BIBLIOGRAPHY </w:instrText>
      </w:r>
      <w:r>
        <w:fldChar w:fldCharType="separate"/>
      </w:r>
      <w:r w:rsidR="0088490C" w:rsidRPr="0088490C">
        <w:rPr>
          <w:rFonts w:ascii="Calibri" w:hAnsi="Calibri" w:cs="Calibri"/>
        </w:rPr>
        <w:t>Andrée, P., Clark, J.K., Levkoe, C.Z., Lowitt, K. (Eds.), 2019. Civil Society and Social Movements in Food System Governance. Taylor &amp; Francis.</w:t>
      </w:r>
    </w:p>
    <w:p w14:paraId="32A88496" w14:textId="77777777" w:rsidR="0088490C" w:rsidRPr="0088490C" w:rsidRDefault="0088490C" w:rsidP="0088490C">
      <w:pPr>
        <w:pStyle w:val="Bibliographie"/>
        <w:rPr>
          <w:rFonts w:ascii="Calibri" w:hAnsi="Calibri" w:cs="Calibri"/>
        </w:rPr>
      </w:pPr>
      <w:r w:rsidRPr="0088490C">
        <w:rPr>
          <w:rFonts w:ascii="Calibri" w:hAnsi="Calibri" w:cs="Calibri"/>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05F3403E" w14:textId="77777777" w:rsidR="0088490C" w:rsidRPr="0088490C" w:rsidRDefault="0088490C" w:rsidP="0088490C">
      <w:pPr>
        <w:pStyle w:val="Bibliographie"/>
        <w:rPr>
          <w:rFonts w:ascii="Calibri" w:hAnsi="Calibri" w:cs="Calibri"/>
        </w:rPr>
      </w:pPr>
      <w:r w:rsidRPr="0088490C">
        <w:rPr>
          <w:rFonts w:ascii="Calibri" w:hAnsi="Calibri" w:cs="Calibri"/>
        </w:rPr>
        <w:t>Bates, D., Mächler, M., Bolker, B., Walker, S., 2015. Fitting Linear Mixed-Effects Models Using lme4. J. Stat. Softw. 67, 1–48. https://doi.org/10.18637/jss.v067.i01</w:t>
      </w:r>
    </w:p>
    <w:p w14:paraId="5FF44484" w14:textId="77777777" w:rsidR="0088490C" w:rsidRPr="0088490C" w:rsidRDefault="0088490C" w:rsidP="0088490C">
      <w:pPr>
        <w:pStyle w:val="Bibliographie"/>
        <w:rPr>
          <w:rFonts w:ascii="Calibri" w:hAnsi="Calibri" w:cs="Calibri"/>
        </w:rPr>
      </w:pPr>
      <w:r w:rsidRPr="0088490C">
        <w:rPr>
          <w:rFonts w:ascii="Calibri" w:hAnsi="Calibri" w:cs="Calibri"/>
        </w:rPr>
        <w:t>Beral, A., 2020. Déterminisme génétique et écophysiologique de la variabilité des masses de grains individuels chez le blé tendre (Triticum aestivum). (phdthesis). Université Clermont Auvergne [2017-2020].</w:t>
      </w:r>
    </w:p>
    <w:p w14:paraId="38F56C6C" w14:textId="77777777" w:rsidR="0088490C" w:rsidRPr="0088490C" w:rsidRDefault="0088490C" w:rsidP="0088490C">
      <w:pPr>
        <w:pStyle w:val="Bibliographie"/>
        <w:rPr>
          <w:rFonts w:ascii="Calibri" w:hAnsi="Calibri" w:cs="Calibri"/>
        </w:rPr>
      </w:pPr>
      <w:r w:rsidRPr="0088490C">
        <w:rPr>
          <w:rFonts w:ascii="Calibri" w:hAnsi="Calibri" w:cs="Calibri"/>
        </w:rPr>
        <w:t>Biesiekierski, J.R., 2017. What is gluten? J. Gastroenterol. Hepatol. 32, 78–81. https://doi.org/10.1111/jgh.13703</w:t>
      </w:r>
    </w:p>
    <w:p w14:paraId="3A4D375D" w14:textId="77777777" w:rsidR="0088490C" w:rsidRPr="0088490C" w:rsidRDefault="0088490C" w:rsidP="0088490C">
      <w:pPr>
        <w:pStyle w:val="Bibliographie"/>
        <w:rPr>
          <w:rFonts w:ascii="Calibri" w:hAnsi="Calibri" w:cs="Calibri"/>
        </w:rPr>
      </w:pPr>
      <w:r w:rsidRPr="0088490C">
        <w:rPr>
          <w:rFonts w:ascii="Calibri" w:hAnsi="Calibri" w:cs="Calibri"/>
        </w:rPr>
        <w:t>Blanco, 1996. Quantitative trait loci influencing grain protein content in tetraploid wheats - Blanco [WWW Document]. URL https://onlinelibrary.wiley.com/doi/abs/10.1111/j.1439-0523.1996.tb00925.x (accessed 6.7.23).</w:t>
      </w:r>
    </w:p>
    <w:p w14:paraId="3F51B33E" w14:textId="77777777" w:rsidR="0088490C" w:rsidRPr="0088490C" w:rsidRDefault="0088490C" w:rsidP="0088490C">
      <w:pPr>
        <w:pStyle w:val="Bibliographie"/>
        <w:rPr>
          <w:rFonts w:ascii="Calibri" w:hAnsi="Calibri" w:cs="Calibri"/>
        </w:rPr>
      </w:pPr>
      <w:r w:rsidRPr="0088490C">
        <w:rPr>
          <w:rFonts w:ascii="Calibri" w:hAnsi="Calibri" w:cs="Calibri"/>
        </w:rPr>
        <w:t>Blanco, A., Simeone, R., Gadaleta, A., 2006. Detection of QTLs for grain protein content in durum wheat. TAG Theor. Appl. Genet. Theor. Angew. Genet. 112, 1195–1204. https://doi.org/10.1007/s00122-006-0221-6</w:t>
      </w:r>
    </w:p>
    <w:p w14:paraId="3C561DCD" w14:textId="77777777" w:rsidR="0088490C" w:rsidRPr="0088490C" w:rsidRDefault="0088490C" w:rsidP="0088490C">
      <w:pPr>
        <w:pStyle w:val="Bibliographie"/>
        <w:rPr>
          <w:rFonts w:ascii="Calibri" w:hAnsi="Calibri" w:cs="Calibri"/>
        </w:rPr>
      </w:pPr>
      <w:r w:rsidRPr="0088490C">
        <w:rPr>
          <w:rFonts w:ascii="Calibri" w:hAnsi="Calibri" w:cs="Calibri"/>
        </w:rPr>
        <w:t>Blum, A., Shpiler, L., Golan, G., Mayer, J., Sinmena, B., 1991. Mass selection of wheat for grain filling without transient photosynthesis. Euphytica 54, 111–116. https://doi.org/10.1007/BF00145637</w:t>
      </w:r>
    </w:p>
    <w:p w14:paraId="4EC217DD" w14:textId="77777777" w:rsidR="0088490C" w:rsidRPr="0088490C" w:rsidRDefault="0088490C" w:rsidP="0088490C">
      <w:pPr>
        <w:pStyle w:val="Bibliographie"/>
        <w:rPr>
          <w:rFonts w:ascii="Calibri" w:hAnsi="Calibri" w:cs="Calibri"/>
        </w:rPr>
      </w:pPr>
      <w:r w:rsidRPr="0088490C">
        <w:rPr>
          <w:rFonts w:ascii="Calibri" w:hAnsi="Calibri" w:cs="Calibri"/>
        </w:rPr>
        <w:lastRenderedPageBreak/>
        <w:t>Busch, R.H., Kofoid, K., 1982. Recurrent Selection for Kernel Weight in Spring Wheat. Crop Sci. 22. https://doi.org/10.2135/cropsci1982.0011183X002200030032x</w:t>
      </w:r>
    </w:p>
    <w:p w14:paraId="071A63B0" w14:textId="77777777" w:rsidR="0088490C" w:rsidRPr="0088490C" w:rsidRDefault="0088490C" w:rsidP="0088490C">
      <w:pPr>
        <w:pStyle w:val="Bibliographie"/>
        <w:rPr>
          <w:rFonts w:ascii="Calibri" w:hAnsi="Calibri" w:cs="Calibri"/>
        </w:rPr>
      </w:pPr>
      <w:r w:rsidRPr="0088490C">
        <w:rPr>
          <w:rFonts w:ascii="Calibri" w:hAnsi="Calibri" w:cs="Calibri"/>
        </w:rPr>
        <w:t>Charmet, G., 2011. Wheat domestication: Lessons for the future. C. R. Biol., On the trail of domestications, migrations and invasions in agriculture 334, 212–220. https://doi.org/10.1016/j.crvi.2010.12.013</w:t>
      </w:r>
    </w:p>
    <w:p w14:paraId="1A6F07B8" w14:textId="77777777" w:rsidR="0088490C" w:rsidRPr="0088490C" w:rsidRDefault="0088490C" w:rsidP="0088490C">
      <w:pPr>
        <w:pStyle w:val="Bibliographie"/>
        <w:rPr>
          <w:rFonts w:ascii="Calibri" w:hAnsi="Calibri" w:cs="Calibri"/>
        </w:rPr>
      </w:pPr>
      <w:r w:rsidRPr="0088490C">
        <w:rPr>
          <w:rFonts w:ascii="Calibri" w:hAnsi="Calibri" w:cs="Calibri"/>
        </w:rPr>
        <w:t>Dawson, J.C., Goldringer, I., 2012. Breeding for Genetically Diverse Populations: Variety Mixtures and Evolutionary Populations, in: Organic Crop Breeding. John Wiley &amp; Sons, Ltd, pp. 77–98. https://doi.org/10.1002/9781119945932.ch5</w:t>
      </w:r>
    </w:p>
    <w:p w14:paraId="3087DAD6" w14:textId="77777777" w:rsidR="0088490C" w:rsidRPr="0088490C" w:rsidRDefault="0088490C" w:rsidP="0088490C">
      <w:pPr>
        <w:pStyle w:val="Bibliographie"/>
        <w:rPr>
          <w:rFonts w:ascii="Calibri" w:hAnsi="Calibri" w:cs="Calibri"/>
        </w:rPr>
      </w:pPr>
      <w:r w:rsidRPr="0088490C">
        <w:rPr>
          <w:rFonts w:ascii="Calibri" w:hAnsi="Calibri" w:cs="Calibri"/>
        </w:rPr>
        <w:t>Derera, N.F., Bhatt, G.M., 1972. Effectiveness of mechanical mass selection in wheat (Triticum aestivum L.). Aust. J. Agric. Res. 23, 761–768. https://doi.org/10.1071/ar9720761</w:t>
      </w:r>
    </w:p>
    <w:p w14:paraId="66E31809" w14:textId="77777777" w:rsidR="0088490C" w:rsidRPr="0088490C" w:rsidRDefault="0088490C" w:rsidP="0088490C">
      <w:pPr>
        <w:pStyle w:val="Bibliographie"/>
        <w:rPr>
          <w:rFonts w:ascii="Calibri" w:hAnsi="Calibri" w:cs="Calibri"/>
        </w:rPr>
      </w:pPr>
      <w:r w:rsidRPr="0088490C">
        <w:rPr>
          <w:rFonts w:ascii="Calibri" w:hAnsi="Calibri" w:cs="Calibri"/>
        </w:rPr>
        <w:t>Endelman, J.B., 2011. Ridge Regression and Other Kernels for Genomic Selection with R Package rrBLUP. Plant Genome 4. https://doi.org/10.3835/plantgenome2011.08.0024</w:t>
      </w:r>
    </w:p>
    <w:p w14:paraId="311DF85F" w14:textId="77777777" w:rsidR="0088490C" w:rsidRPr="0088490C" w:rsidRDefault="0088490C" w:rsidP="0088490C">
      <w:pPr>
        <w:pStyle w:val="Bibliographie"/>
        <w:rPr>
          <w:rFonts w:ascii="Calibri" w:hAnsi="Calibri" w:cs="Calibri"/>
        </w:rPr>
      </w:pPr>
      <w:r w:rsidRPr="0088490C">
        <w:rPr>
          <w:rFonts w:ascii="Calibri" w:hAnsi="Calibri" w:cs="Calibri"/>
        </w:rPr>
        <w:t>Finch-Savage, W.E., Bassel, G.W., 2016. Seed vigour and crop establishment: extending performance beyond adaptation. J. Exp. Bot. 67, 567–591. https://doi.org/10.1093/jxb/erv490</w:t>
      </w:r>
    </w:p>
    <w:p w14:paraId="65CE2BF3" w14:textId="77777777" w:rsidR="0088490C" w:rsidRPr="0088490C" w:rsidRDefault="0088490C" w:rsidP="0088490C">
      <w:pPr>
        <w:pStyle w:val="Bibliographie"/>
        <w:rPr>
          <w:rFonts w:ascii="Calibri" w:hAnsi="Calibri" w:cs="Calibri"/>
        </w:rPr>
      </w:pPr>
      <w:r w:rsidRPr="0088490C">
        <w:rPr>
          <w:rFonts w:ascii="Calibri" w:hAnsi="Calibri" w:cs="Calibri"/>
        </w:rPr>
        <w:t>GIE Blé dur, 2017. Description et spécificités - GIE Blé dur Description, spécificités du blé dur. GIE Blé Dur. URL https://www.gie-bledur.fr/la-filiere-ble-dur/description-du-ble-dur/ (accessed 6.7.23).</w:t>
      </w:r>
    </w:p>
    <w:p w14:paraId="31790882" w14:textId="77777777" w:rsidR="0088490C" w:rsidRPr="0088490C" w:rsidRDefault="0088490C" w:rsidP="0088490C">
      <w:pPr>
        <w:pStyle w:val="Bibliographie"/>
        <w:rPr>
          <w:rFonts w:ascii="Calibri" w:hAnsi="Calibri" w:cs="Calibri"/>
        </w:rPr>
      </w:pPr>
      <w:r w:rsidRPr="0088490C">
        <w:rPr>
          <w:rFonts w:ascii="Calibri" w:hAnsi="Calibri" w:cs="Calibri"/>
        </w:rPr>
        <w:t>Goel, S., Singh, K., Singh, B., Grewal, S., Dwivedi, N., Alqarawi, A.A., Abd_Allah, E.F., Ahmad, P., Singh, N.K., 2019. Analysis of genetic control and QTL mapping of essential wheat grain quality traits in a recombinant inbred population. PLOS ONE 14, e0200669. https://doi.org/10.1371/journal.pone.0200669</w:t>
      </w:r>
    </w:p>
    <w:p w14:paraId="0B48270A" w14:textId="77777777" w:rsidR="0088490C" w:rsidRPr="0088490C" w:rsidRDefault="0088490C" w:rsidP="0088490C">
      <w:pPr>
        <w:pStyle w:val="Bibliographie"/>
        <w:rPr>
          <w:rFonts w:ascii="Calibri" w:hAnsi="Calibri" w:cs="Calibri"/>
        </w:rPr>
      </w:pPr>
      <w:r w:rsidRPr="0088490C">
        <w:rPr>
          <w:rFonts w:ascii="Calibri" w:hAnsi="Calibri" w:cs="Calibri"/>
        </w:rPr>
        <w:t>Gonzalez-Hernandez, J.L., Elias, E.M., Kianian, S.F., 2004. Mapping genes for grain protein concentration and grain yield on chromosome 5B of Triticum turgidum (L.) var. dicoccoides. Euphytica 139, 217–225. https://doi.org/10.1007/s10681-004-3157-4</w:t>
      </w:r>
    </w:p>
    <w:p w14:paraId="6A0E6CDE" w14:textId="77777777" w:rsidR="0088490C" w:rsidRPr="0088490C" w:rsidRDefault="0088490C" w:rsidP="0088490C">
      <w:pPr>
        <w:pStyle w:val="Bibliographie"/>
        <w:rPr>
          <w:rFonts w:ascii="Calibri" w:hAnsi="Calibri" w:cs="Calibri"/>
        </w:rPr>
      </w:pPr>
      <w:r w:rsidRPr="0088490C">
        <w:rPr>
          <w:rFonts w:ascii="Calibri" w:hAnsi="Calibri" w:cs="Calibri"/>
        </w:rPr>
        <w:t>Houser, M., Stuart, D., 2020. An accelerating treadmill and an overlooked contradiction in industrial agriculture: Climate change and nitrogen fertilizer. J. Agrar. Change 20, 215–237. https://doi.org/10.1111/joac.12341</w:t>
      </w:r>
    </w:p>
    <w:p w14:paraId="4673705E" w14:textId="77777777" w:rsidR="0088490C" w:rsidRPr="0088490C" w:rsidRDefault="0088490C" w:rsidP="0088490C">
      <w:pPr>
        <w:pStyle w:val="Bibliographie"/>
        <w:rPr>
          <w:rFonts w:ascii="Calibri" w:hAnsi="Calibri" w:cs="Calibri"/>
        </w:rPr>
      </w:pPr>
      <w:r w:rsidRPr="0088490C">
        <w:rPr>
          <w:rFonts w:ascii="Calibri" w:hAnsi="Calibri" w:cs="Calibri"/>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5AA9951" w14:textId="77777777" w:rsidR="0088490C" w:rsidRPr="0088490C" w:rsidRDefault="0088490C" w:rsidP="0088490C">
      <w:pPr>
        <w:pStyle w:val="Bibliographie"/>
        <w:rPr>
          <w:rFonts w:ascii="Calibri" w:hAnsi="Calibri" w:cs="Calibri"/>
        </w:rPr>
      </w:pPr>
      <w:r w:rsidRPr="0088490C">
        <w:rPr>
          <w:rFonts w:ascii="Calibri" w:hAnsi="Calibri" w:cs="Calibri"/>
        </w:rPr>
        <w:t>Juroszek, P., von Tiedemann, A., 2013. Climate change and potential future risks through wheat diseases: a review. Eur. J. Plant Pathol. 136, 21–33. https://doi.org/10.1007/s10658-012-0144-9</w:t>
      </w:r>
    </w:p>
    <w:p w14:paraId="0CC8AA18" w14:textId="77777777" w:rsidR="0088490C" w:rsidRPr="0088490C" w:rsidRDefault="0088490C" w:rsidP="0088490C">
      <w:pPr>
        <w:pStyle w:val="Bibliographie"/>
        <w:rPr>
          <w:rFonts w:ascii="Calibri" w:hAnsi="Calibri" w:cs="Calibri"/>
        </w:rPr>
      </w:pPr>
      <w:r w:rsidRPr="0088490C">
        <w:rPr>
          <w:rFonts w:ascii="Calibri" w:hAnsi="Calibri" w:cs="Calibri"/>
        </w:rPr>
        <w:t>Krishnappa, G., Khan, H., Krishna, H., Devate, N.B., Kumar, Satish, Mishra, C.N., Parkash, O., Kumar, Sachin, Kumar, M., Mamrutha, H.M., Singh, G.P., Singh, G., 2023. Genome-Wide Association Study for Grain Protein, Thousand Kernel Weight, and Normalized Difference Vegetation Index in Bread Wheat (Triticum aestivum L.). Genes 14, 637. https://doi.org/10.3390/genes14030637</w:t>
      </w:r>
    </w:p>
    <w:p w14:paraId="09322341" w14:textId="77777777" w:rsidR="0088490C" w:rsidRPr="0088490C" w:rsidRDefault="0088490C" w:rsidP="0088490C">
      <w:pPr>
        <w:pStyle w:val="Bibliographie"/>
        <w:rPr>
          <w:rFonts w:ascii="Calibri" w:hAnsi="Calibri" w:cs="Calibri"/>
        </w:rPr>
      </w:pPr>
      <w:r w:rsidRPr="0088490C">
        <w:rPr>
          <w:rFonts w:ascii="Calibri" w:hAnsi="Calibri" w:cs="Calibri"/>
        </w:rPr>
        <w:t>Lang, L., Balla, L., Bedo, Z., 1989. Machine mass selection of winter wheat hybrid populations. Novenytermeles Hung.</w:t>
      </w:r>
    </w:p>
    <w:p w14:paraId="637F217E" w14:textId="77777777" w:rsidR="0088490C" w:rsidRPr="0088490C" w:rsidRDefault="0088490C" w:rsidP="0088490C">
      <w:pPr>
        <w:pStyle w:val="Bibliographie"/>
        <w:rPr>
          <w:rFonts w:ascii="Calibri" w:hAnsi="Calibri" w:cs="Calibri"/>
        </w:rPr>
      </w:pPr>
      <w:r w:rsidRPr="0088490C">
        <w:rPr>
          <w:rFonts w:ascii="Calibri" w:hAnsi="Calibri" w:cs="Calibri"/>
        </w:rPr>
        <w:t>Nass, H.G., 1987. Selection for grain yield of spring wheat utilizing seed size and other selection criteria. Can. J. Plant Sci. 67, 605–610. https://doi.org/10.4141/cjps87-086</w:t>
      </w:r>
    </w:p>
    <w:p w14:paraId="1F34D769" w14:textId="77777777" w:rsidR="0088490C" w:rsidRPr="0088490C" w:rsidRDefault="0088490C" w:rsidP="0088490C">
      <w:pPr>
        <w:pStyle w:val="Bibliographie"/>
        <w:rPr>
          <w:rFonts w:ascii="Calibri" w:hAnsi="Calibri" w:cs="Calibri"/>
        </w:rPr>
      </w:pPr>
      <w:r w:rsidRPr="0088490C">
        <w:rPr>
          <w:rFonts w:ascii="Calibri" w:hAnsi="Calibri" w:cs="Calibri"/>
        </w:rPr>
        <w:t>Pingali, P.L., 2012. Green Revolution: Impacts, limits, and the path ahead. Proc. Natl. Acad. Sci. 109, 12302–12308. https://doi.org/10.1073/pnas.0912953109</w:t>
      </w:r>
    </w:p>
    <w:p w14:paraId="49389B8E" w14:textId="77777777" w:rsidR="0088490C" w:rsidRPr="0088490C" w:rsidRDefault="0088490C" w:rsidP="0088490C">
      <w:pPr>
        <w:pStyle w:val="Bibliographie"/>
        <w:rPr>
          <w:rFonts w:ascii="Calibri" w:hAnsi="Calibri" w:cs="Calibri"/>
        </w:rPr>
      </w:pPr>
      <w:r w:rsidRPr="0088490C">
        <w:rPr>
          <w:rFonts w:ascii="Calibri" w:hAnsi="Calibri" w:cs="Calibri"/>
        </w:rPr>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1BB46A35" w14:textId="77777777" w:rsidR="0088490C" w:rsidRPr="0088490C" w:rsidRDefault="0088490C" w:rsidP="0088490C">
      <w:pPr>
        <w:pStyle w:val="Bibliographie"/>
        <w:rPr>
          <w:rFonts w:ascii="Calibri" w:hAnsi="Calibri" w:cs="Calibri"/>
        </w:rPr>
      </w:pPr>
      <w:r w:rsidRPr="0088490C">
        <w:rPr>
          <w:rFonts w:ascii="Calibri" w:hAnsi="Calibri" w:cs="Calibri"/>
        </w:rPr>
        <w:t>Rivière, P., Goldringer, I., Berthellot, J.-F., Galic, N., Pin, S., Kochko, P.D., Dawson, J.C., 2015. Response to farmer mass selection in early generation progeny of bread wheat landrace crosses. Renew. Agric. Food Syst. 30, 190–201. https://doi.org/10.1017/S1742170513000343</w:t>
      </w:r>
    </w:p>
    <w:p w14:paraId="735B4200" w14:textId="77777777" w:rsidR="0088490C" w:rsidRPr="0088490C" w:rsidRDefault="0088490C" w:rsidP="0088490C">
      <w:pPr>
        <w:pStyle w:val="Bibliographie"/>
        <w:rPr>
          <w:rFonts w:ascii="Calibri" w:hAnsi="Calibri" w:cs="Calibri"/>
        </w:rPr>
      </w:pPr>
      <w:r w:rsidRPr="0088490C">
        <w:rPr>
          <w:rFonts w:ascii="Calibri" w:hAnsi="Calibri" w:cs="Calibri"/>
        </w:rPr>
        <w:lastRenderedPageBreak/>
        <w:t>Sadras, V.O., 2007. Evolutionary aspects of the trade-off between seed size and number in crops. Field Crops Res. 100, 125–138. https://doi.org/10.1016/j.fcr.2006.07.004</w:t>
      </w:r>
    </w:p>
    <w:p w14:paraId="0EFFF689" w14:textId="77777777" w:rsidR="0088490C" w:rsidRPr="0088490C" w:rsidRDefault="0088490C" w:rsidP="0088490C">
      <w:pPr>
        <w:pStyle w:val="Bibliographie"/>
        <w:rPr>
          <w:rFonts w:ascii="Calibri" w:hAnsi="Calibri" w:cs="Calibri"/>
        </w:rPr>
      </w:pPr>
      <w:r w:rsidRPr="0088490C">
        <w:rPr>
          <w:rFonts w:ascii="Calibri" w:hAnsi="Calibri" w:cs="Calibri"/>
        </w:rPr>
        <w:t>Sharma, R.C., Tiwary, A.K., Ortiz-Ferrara, G., 2008. Reduction in kernel weight as a potential indirect selection criterion for wheat grain yield under terminal heat stress. Plant Breed. 127, 241–248. https://doi.org/10.1111/j.1439-0523.2007.01460.x</w:t>
      </w:r>
    </w:p>
    <w:p w14:paraId="0CA1950E" w14:textId="77777777" w:rsidR="0088490C" w:rsidRPr="0088490C" w:rsidRDefault="0088490C" w:rsidP="0088490C">
      <w:pPr>
        <w:pStyle w:val="Bibliographie"/>
        <w:rPr>
          <w:rFonts w:ascii="Calibri" w:hAnsi="Calibri" w:cs="Calibri"/>
        </w:rPr>
      </w:pPr>
      <w:r w:rsidRPr="0088490C">
        <w:rPr>
          <w:rFonts w:ascii="Calibri" w:hAnsi="Calibri" w:cs="Calibri"/>
        </w:rPr>
        <w:t>Sharma, S.K., Singh, K.P., Singh, I., 1995. SELECTION RESPONSES FOR GRAIN WEIGHT IN SOME MASS SELECTED AND INTERMATED POPULATIONS OF WHEAT (TRITICUM AESTIVUM L.). INDIAN J. Genet. PLANT Breed. 55, 365–373.</w:t>
      </w:r>
    </w:p>
    <w:p w14:paraId="2DDFDECD" w14:textId="77777777" w:rsidR="0088490C" w:rsidRPr="0088490C" w:rsidRDefault="0088490C" w:rsidP="0088490C">
      <w:pPr>
        <w:pStyle w:val="Bibliographie"/>
        <w:rPr>
          <w:rFonts w:ascii="Calibri" w:hAnsi="Calibri" w:cs="Calibri"/>
        </w:rPr>
      </w:pPr>
      <w:r w:rsidRPr="0088490C">
        <w:rPr>
          <w:rFonts w:ascii="Calibri" w:hAnsi="Calibri" w:cs="Calibri"/>
        </w:rPr>
        <w:t>Slafer, G.A., García, G.A., Serrago, R.A., Miralles, D.J., 2022. Physiological drivers of responses of grains per m2 to environmental and genetic factors in wheat. Field Crops Res. 285, 108593. https://doi.org/10.1016/j.fcr.2022.108593</w:t>
      </w:r>
    </w:p>
    <w:p w14:paraId="00733877" w14:textId="77777777" w:rsidR="0088490C" w:rsidRPr="0088490C" w:rsidRDefault="0088490C" w:rsidP="0088490C">
      <w:pPr>
        <w:pStyle w:val="Bibliographie"/>
        <w:rPr>
          <w:rFonts w:ascii="Calibri" w:hAnsi="Calibri" w:cs="Calibri"/>
        </w:rPr>
      </w:pPr>
      <w:r w:rsidRPr="0088490C">
        <w:rPr>
          <w:rFonts w:ascii="Calibri" w:hAnsi="Calibri" w:cs="Calibri"/>
        </w:rPr>
        <w:t>Troccoli, A., Borrelli, G.M., De Vita, P., Fares, C., Di Fonzo, N., 2000. Mini Review: Durum Wheat Quality: A Multidisciplinary Concept. J. Cereal Sci. 32, 99–113. https://doi.org/10.1006/jcrs.2000.0322</w:t>
      </w:r>
    </w:p>
    <w:p w14:paraId="5F49E679" w14:textId="77777777" w:rsidR="0088490C" w:rsidRPr="0088490C" w:rsidRDefault="0088490C" w:rsidP="0088490C">
      <w:pPr>
        <w:pStyle w:val="Bibliographie"/>
        <w:rPr>
          <w:rFonts w:ascii="Calibri" w:hAnsi="Calibri" w:cs="Calibri"/>
        </w:rPr>
      </w:pPr>
      <w:r w:rsidRPr="0088490C">
        <w:rPr>
          <w:rFonts w:ascii="Calibri" w:hAnsi="Calibri" w:cs="Calibri"/>
        </w:rPr>
        <w:t>Truncated normal distribution [WWW Document], 2023. . Wikipedia. URL https://en.wikipedia.org/w/index.php?title=Truncated_normal_distribution&amp;oldid=1152823526#cite_note-5 (accessed 6.9.23).</w:t>
      </w:r>
    </w:p>
    <w:p w14:paraId="311BA778" w14:textId="77777777" w:rsidR="0088490C" w:rsidRPr="0088490C" w:rsidRDefault="0088490C" w:rsidP="0088490C">
      <w:pPr>
        <w:pStyle w:val="Bibliographie"/>
        <w:rPr>
          <w:rFonts w:ascii="Calibri" w:hAnsi="Calibri" w:cs="Calibri"/>
        </w:rPr>
      </w:pPr>
      <w:r w:rsidRPr="0088490C">
        <w:rPr>
          <w:rFonts w:ascii="Calibri" w:hAnsi="Calibri" w:cs="Calibri"/>
        </w:rPr>
        <w:t>Wang, J., Vanga, S.K., Saxena, R., Orsat, V., Raghavan, V., 2018. Effect of Climate Change on the Yield of Cereal Crops: A Review. Climate 6, 41. https://doi.org/10.3390/cli6020041</w:t>
      </w:r>
    </w:p>
    <w:p w14:paraId="0CF48109" w14:textId="77777777" w:rsidR="0088490C" w:rsidRPr="0088490C" w:rsidRDefault="0088490C" w:rsidP="0088490C">
      <w:pPr>
        <w:pStyle w:val="Bibliographie"/>
        <w:rPr>
          <w:rFonts w:ascii="Calibri" w:hAnsi="Calibri" w:cs="Calibri"/>
        </w:rPr>
      </w:pPr>
      <w:r w:rsidRPr="0088490C">
        <w:rPr>
          <w:rFonts w:ascii="Calibri" w:hAnsi="Calibri" w:cs="Calibri"/>
        </w:rPr>
        <w:t>Wang, K., Fu, B.X., 2020. Inter-Relationships between Test Weight, Thousand Kernel Weight, Kernel Size Distribution and Their Effects on Durum Wheat Milling, Semolina Composition and Pasta Processing Quality. Foods 9, 1308. https://doi.org/10.3390/foods9091308</w:t>
      </w:r>
    </w:p>
    <w:p w14:paraId="1B06F2F7" w14:textId="77777777" w:rsidR="0088490C" w:rsidRPr="0088490C" w:rsidRDefault="0088490C" w:rsidP="0088490C">
      <w:pPr>
        <w:pStyle w:val="Bibliographie"/>
        <w:rPr>
          <w:rFonts w:ascii="Calibri" w:hAnsi="Calibri" w:cs="Calibri"/>
        </w:rPr>
      </w:pPr>
      <w:r w:rsidRPr="0088490C">
        <w:rPr>
          <w:rFonts w:ascii="Calibri" w:hAnsi="Calibri" w:cs="Calibri"/>
        </w:rPr>
        <w:t>Wiersma, J.J., Busch, R.H., Fulcher, G.G., Hareland, G.A., 2001. Recurrent Selection for Kernel Weight in Spring Wheat. Crop Sci. 41, 999–1005. https://doi.org/10.2135/cropsci2001.414999x</w:t>
      </w:r>
    </w:p>
    <w:p w14:paraId="74A3A626" w14:textId="77777777" w:rsidR="0088490C" w:rsidRPr="0088490C" w:rsidRDefault="0088490C" w:rsidP="0088490C">
      <w:pPr>
        <w:pStyle w:val="Bibliographie"/>
        <w:rPr>
          <w:rFonts w:ascii="Calibri" w:hAnsi="Calibri" w:cs="Calibri"/>
        </w:rPr>
      </w:pPr>
      <w:r w:rsidRPr="0088490C">
        <w:rPr>
          <w:rFonts w:ascii="Calibri" w:hAnsi="Calibri" w:cs="Calibri"/>
        </w:rPr>
        <w:t>Wilcox, J., Makowski, D., 2014. A meta-analysis of the predicted effects of climate change on wheat yields using simulation studies. Field Crops Res. 156, 180–190. https://doi.org/10.1016/j.fcr.2013.11.008</w:t>
      </w:r>
    </w:p>
    <w:p w14:paraId="4529F764" w14:textId="77777777" w:rsidR="0088490C" w:rsidRPr="0088490C" w:rsidRDefault="0088490C" w:rsidP="0088490C">
      <w:pPr>
        <w:pStyle w:val="Bibliographie"/>
        <w:rPr>
          <w:rFonts w:ascii="Calibri" w:hAnsi="Calibri" w:cs="Calibri"/>
        </w:rPr>
      </w:pPr>
      <w:r w:rsidRPr="0088490C">
        <w:rPr>
          <w:rFonts w:ascii="Calibri" w:hAnsi="Calibri" w:cs="Calibri"/>
        </w:rPr>
        <w:t>Zahra, N., Hafeez, M.B., Wahid, A., Al Masruri, M.H., Ullah, A., Siddique, K.H.M., Farooq, M., 2023. Impact of climate change on wheat grain composition and quality. J. Sci. Food Agric. 103, 2745–2751. https://doi.org/10.1002/jsfa.12289</w:t>
      </w:r>
    </w:p>
    <w:p w14:paraId="7761B1C9" w14:textId="76048D45" w:rsidR="00EC13C1" w:rsidRDefault="00610052" w:rsidP="00EC13C1">
      <w:pPr>
        <w:pStyle w:val="Sansinterligne"/>
      </w:pPr>
      <w:r>
        <w:fldChar w:fldCharType="end"/>
      </w:r>
    </w:p>
    <w:sectPr w:rsidR="00EC13C1" w:rsidSect="00CC495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ienvenu" w:date="2023-06-12T16:38:00Z" w:initials="b">
    <w:p w14:paraId="24EE23B9" w14:textId="36F765C0" w:rsidR="000548BC" w:rsidRDefault="000548BC">
      <w:pPr>
        <w:pStyle w:val="Commentaire"/>
      </w:pPr>
      <w:r>
        <w:rPr>
          <w:rStyle w:val="Marquedecommentaire"/>
        </w:rPr>
        <w:annotationRef/>
      </w:r>
      <w:r>
        <w:t xml:space="preserve">Plus de détails sur le </w:t>
      </w:r>
      <w:proofErr w:type="spellStart"/>
      <w:r>
        <w:t>spectro</w:t>
      </w:r>
      <w:proofErr w:type="spellEnd"/>
      <w:r>
        <w:t xml:space="preserve"> en annexe ?</w:t>
      </w:r>
    </w:p>
  </w:comment>
  <w:comment w:id="1" w:author="bienvenu" w:date="2023-06-12T16:39:00Z" w:initials="b">
    <w:p w14:paraId="5EDD301F" w14:textId="6394AC98" w:rsidR="000548BC" w:rsidRDefault="000548BC">
      <w:pPr>
        <w:pStyle w:val="Commentaire"/>
      </w:pPr>
      <w:r>
        <w:rPr>
          <w:rStyle w:val="Marquedecommentaire"/>
        </w:rPr>
        <w:annotationRef/>
      </w:r>
      <w:r>
        <w:t>Détails de la machine et des caractères mesurés en annexe ?</w:t>
      </w:r>
    </w:p>
  </w:comment>
  <w:comment w:id="2" w:author="bienvenu" w:date="2023-06-19T14:47:00Z" w:initials="b">
    <w:p w14:paraId="19E9297A" w14:textId="2DB0EAF6" w:rsidR="000548BC" w:rsidRDefault="000548BC">
      <w:pPr>
        <w:pStyle w:val="Commentaire"/>
      </w:pPr>
      <w:r>
        <w:rPr>
          <w:rStyle w:val="Marquedecommentaire"/>
        </w:rPr>
        <w:annotationRef/>
      </w:r>
      <w:r>
        <w:t>Préciser date de semis de la luzerne</w:t>
      </w:r>
    </w:p>
  </w:comment>
  <w:comment w:id="3" w:author="bienvenu" w:date="2023-06-19T14:47:00Z" w:initials="b">
    <w:p w14:paraId="6CEA1B1A" w14:textId="17CF9571" w:rsidR="000548BC" w:rsidRDefault="000548BC">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4" w:author="bienvenu" w:date="2023-06-12T16:40:00Z" w:initials="b">
    <w:p w14:paraId="668BECC7" w14:textId="77777777" w:rsidR="000548BC" w:rsidRDefault="000548BC">
      <w:pPr>
        <w:pStyle w:val="Commentaire"/>
      </w:pPr>
      <w:r>
        <w:rPr>
          <w:rStyle w:val="Marquedecommentaire"/>
        </w:rPr>
        <w:annotationRef/>
      </w:r>
      <w:r>
        <w:t xml:space="preserve">A modifier en fonction du </w:t>
      </w:r>
      <w:proofErr w:type="spellStart"/>
      <w:r>
        <w:t>spectro</w:t>
      </w:r>
      <w:proofErr w:type="spellEnd"/>
      <w:r>
        <w:t xml:space="preserve"> utilisé</w:t>
      </w:r>
    </w:p>
  </w:comment>
  <w:comment w:id="5" w:author="bienvenu" w:date="2023-06-12T16:42:00Z" w:initials="b">
    <w:p w14:paraId="52C11746" w14:textId="7A15BEA0" w:rsidR="000548BC" w:rsidRDefault="000548BC">
      <w:pPr>
        <w:pStyle w:val="Commentaire"/>
      </w:pPr>
      <w:r>
        <w:rPr>
          <w:rStyle w:val="Marquedecommentaire"/>
        </w:rPr>
        <w:annotationRef/>
      </w:r>
      <w:r>
        <w:t xml:space="preserve">Bac par bac ? </w:t>
      </w:r>
      <w:proofErr w:type="spellStart"/>
      <w:r>
        <w:t>tout</w:t>
      </w:r>
      <w:proofErr w:type="spellEnd"/>
      <w:r>
        <w:t xml:space="preserve"> ensemble ?</w:t>
      </w:r>
    </w:p>
  </w:comment>
  <w:comment w:id="6" w:author="bienvenu" w:date="2023-06-13T14:42:00Z" w:initials="b">
    <w:p w14:paraId="7CD8CB96" w14:textId="033238D3" w:rsidR="000548BC" w:rsidRDefault="000548BC">
      <w:pPr>
        <w:pStyle w:val="Commentaire"/>
      </w:pPr>
      <w:r>
        <w:rPr>
          <w:rStyle w:val="Marquedecommentaire"/>
        </w:rPr>
        <w:annotationRef/>
      </w:r>
      <w:r>
        <w:t>A compléter et préciser au fil des analyses</w:t>
      </w:r>
    </w:p>
  </w:comment>
  <w:comment w:id="7" w:author="bienvenu" w:date="2023-06-12T16:44:00Z" w:initials="b">
    <w:p w14:paraId="4DD9EAB0" w14:textId="41BC741B" w:rsidR="000548BC" w:rsidRDefault="000548BC">
      <w:pPr>
        <w:pStyle w:val="Commentaire"/>
      </w:pPr>
      <w:r>
        <w:rPr>
          <w:rStyle w:val="Marquedecommentaire"/>
        </w:rPr>
        <w:annotationRef/>
      </w:r>
      <w:r>
        <w:t xml:space="preserve">Micro parcelle par micro parcelle ? </w:t>
      </w:r>
      <w:proofErr w:type="spellStart"/>
      <w:r>
        <w:t>tout</w:t>
      </w:r>
      <w:proofErr w:type="spellEnd"/>
      <w:r>
        <w:t xml:space="preserve"> ensemble ?</w:t>
      </w:r>
    </w:p>
  </w:comment>
  <w:comment w:id="8" w:author="bienvenu" w:date="2023-06-14T17:04:00Z" w:initials="b">
    <w:p w14:paraId="7689D9C4" w14:textId="222262E0" w:rsidR="000548BC" w:rsidRDefault="000548BC">
      <w:pPr>
        <w:pStyle w:val="Commentaire"/>
      </w:pPr>
      <w:r>
        <w:rPr>
          <w:rStyle w:val="Marquedecommentaire"/>
        </w:rPr>
        <w:annotationRef/>
      </w:r>
      <w:r>
        <w:t>A voir au fil des analyses</w:t>
      </w:r>
    </w:p>
  </w:comment>
  <w:comment w:id="9" w:author="bienvenu" w:date="2023-06-12T16:47:00Z" w:initials="b">
    <w:p w14:paraId="636ED750" w14:textId="77777777" w:rsidR="000548BC" w:rsidRDefault="000548BC">
      <w:pPr>
        <w:pStyle w:val="Commentaire"/>
      </w:pPr>
      <w:r>
        <w:rPr>
          <w:rStyle w:val="Marquedecommentaire"/>
        </w:rPr>
        <w:annotationRef/>
      </w:r>
      <w:r>
        <w:t>L’équation sera complétée durant le stage pour ajouter des effets du trade off entre nombre de grains et poids des grains, la prise en compte du temps nécessaire pour faire la sélection ou des effets du taux d’</w:t>
      </w:r>
      <w:proofErr w:type="spellStart"/>
      <w:r>
        <w:t>allofécondation</w:t>
      </w:r>
      <w:proofErr w:type="spellEnd"/>
      <w:r>
        <w:t xml:space="preserve"> sur la variance génétique.</w:t>
      </w:r>
    </w:p>
    <w:p w14:paraId="74252C4B" w14:textId="77777777" w:rsidR="000548BC" w:rsidRDefault="000548BC">
      <w:pPr>
        <w:pStyle w:val="Commentaire"/>
      </w:pPr>
    </w:p>
    <w:p w14:paraId="69B1A054" w14:textId="5968DFE1" w:rsidR="000548BC" w:rsidRDefault="000548BC">
      <w:pPr>
        <w:pStyle w:val="Commentaire"/>
      </w:pPr>
      <w:r>
        <w:t>Et aussi : détails sur la méthode pour trouver l’espace de paramètres qui font que R/R &gt; 1 à ajou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EE23B9" w15:done="0"/>
  <w15:commentEx w15:paraId="5EDD301F" w15:done="0"/>
  <w15:commentEx w15:paraId="19E9297A" w15:done="0"/>
  <w15:commentEx w15:paraId="6CEA1B1A" w15:done="0"/>
  <w15:commentEx w15:paraId="668BECC7" w15:done="0"/>
  <w15:commentEx w15:paraId="52C11746" w15:done="0"/>
  <w15:commentEx w15:paraId="7CD8CB96" w15:done="0"/>
  <w15:commentEx w15:paraId="4DD9EAB0" w15:done="0"/>
  <w15:commentEx w15:paraId="7689D9C4" w15:done="0"/>
  <w15:commentEx w15:paraId="69B1A05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DE4C15"/>
    <w:multiLevelType w:val="hybridMultilevel"/>
    <w:tmpl w:val="0A48C2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222235C"/>
    <w:multiLevelType w:val="hybridMultilevel"/>
    <w:tmpl w:val="8ED62B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B5350F4"/>
    <w:multiLevelType w:val="hybridMultilevel"/>
    <w:tmpl w:val="F432A5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515D"/>
    <w:rsid w:val="0000240E"/>
    <w:rsid w:val="0000435F"/>
    <w:rsid w:val="000059C2"/>
    <w:rsid w:val="00015416"/>
    <w:rsid w:val="00026936"/>
    <w:rsid w:val="00033EB3"/>
    <w:rsid w:val="00033F9A"/>
    <w:rsid w:val="00040320"/>
    <w:rsid w:val="00043629"/>
    <w:rsid w:val="000442B3"/>
    <w:rsid w:val="000474A3"/>
    <w:rsid w:val="000548BC"/>
    <w:rsid w:val="0005524D"/>
    <w:rsid w:val="000608FC"/>
    <w:rsid w:val="00075A94"/>
    <w:rsid w:val="000773DA"/>
    <w:rsid w:val="0008133D"/>
    <w:rsid w:val="00085BA5"/>
    <w:rsid w:val="00086292"/>
    <w:rsid w:val="00086DF2"/>
    <w:rsid w:val="000905FB"/>
    <w:rsid w:val="00091B5B"/>
    <w:rsid w:val="00092776"/>
    <w:rsid w:val="000A611C"/>
    <w:rsid w:val="000B1F54"/>
    <w:rsid w:val="000B58A2"/>
    <w:rsid w:val="000B6BF8"/>
    <w:rsid w:val="000C5A2B"/>
    <w:rsid w:val="000D3DBD"/>
    <w:rsid w:val="000D3FE0"/>
    <w:rsid w:val="000D58FD"/>
    <w:rsid w:val="000E2196"/>
    <w:rsid w:val="000F42CD"/>
    <w:rsid w:val="00104C8D"/>
    <w:rsid w:val="00104F08"/>
    <w:rsid w:val="00107444"/>
    <w:rsid w:val="00111CAA"/>
    <w:rsid w:val="001120D7"/>
    <w:rsid w:val="0012198E"/>
    <w:rsid w:val="0012304A"/>
    <w:rsid w:val="00137C05"/>
    <w:rsid w:val="00141E14"/>
    <w:rsid w:val="0014545F"/>
    <w:rsid w:val="00146379"/>
    <w:rsid w:val="001475A3"/>
    <w:rsid w:val="00147687"/>
    <w:rsid w:val="00151746"/>
    <w:rsid w:val="00156FB2"/>
    <w:rsid w:val="00184E40"/>
    <w:rsid w:val="001937A3"/>
    <w:rsid w:val="00194231"/>
    <w:rsid w:val="001942C6"/>
    <w:rsid w:val="0019625A"/>
    <w:rsid w:val="001A0328"/>
    <w:rsid w:val="001A7686"/>
    <w:rsid w:val="001B0785"/>
    <w:rsid w:val="001B0CD6"/>
    <w:rsid w:val="001B5FD4"/>
    <w:rsid w:val="001C515D"/>
    <w:rsid w:val="001C6E23"/>
    <w:rsid w:val="001E2666"/>
    <w:rsid w:val="001E2EA4"/>
    <w:rsid w:val="001E4951"/>
    <w:rsid w:val="001F0C85"/>
    <w:rsid w:val="001F1CBE"/>
    <w:rsid w:val="002105A9"/>
    <w:rsid w:val="00216BD3"/>
    <w:rsid w:val="00220E39"/>
    <w:rsid w:val="00224B81"/>
    <w:rsid w:val="00225913"/>
    <w:rsid w:val="002304A7"/>
    <w:rsid w:val="00233F37"/>
    <w:rsid w:val="00234184"/>
    <w:rsid w:val="00236D55"/>
    <w:rsid w:val="002470AC"/>
    <w:rsid w:val="00250E03"/>
    <w:rsid w:val="00251187"/>
    <w:rsid w:val="00253308"/>
    <w:rsid w:val="00255C3A"/>
    <w:rsid w:val="00255DF6"/>
    <w:rsid w:val="00261014"/>
    <w:rsid w:val="0026139F"/>
    <w:rsid w:val="002628A8"/>
    <w:rsid w:val="00270895"/>
    <w:rsid w:val="00272A3A"/>
    <w:rsid w:val="0027396E"/>
    <w:rsid w:val="0027617B"/>
    <w:rsid w:val="00291E4C"/>
    <w:rsid w:val="00293924"/>
    <w:rsid w:val="0029402B"/>
    <w:rsid w:val="002953C8"/>
    <w:rsid w:val="00296598"/>
    <w:rsid w:val="002966C1"/>
    <w:rsid w:val="00297E26"/>
    <w:rsid w:val="002A1233"/>
    <w:rsid w:val="002B0A7C"/>
    <w:rsid w:val="002B46E0"/>
    <w:rsid w:val="002B692E"/>
    <w:rsid w:val="002B767C"/>
    <w:rsid w:val="002C193D"/>
    <w:rsid w:val="002D0972"/>
    <w:rsid w:val="002E1D42"/>
    <w:rsid w:val="002E5A96"/>
    <w:rsid w:val="002E75A9"/>
    <w:rsid w:val="002F1C3D"/>
    <w:rsid w:val="002F26E8"/>
    <w:rsid w:val="00334CED"/>
    <w:rsid w:val="003418EB"/>
    <w:rsid w:val="003429B0"/>
    <w:rsid w:val="00356461"/>
    <w:rsid w:val="00365EEC"/>
    <w:rsid w:val="00367171"/>
    <w:rsid w:val="00372E8A"/>
    <w:rsid w:val="00384942"/>
    <w:rsid w:val="003A2A5C"/>
    <w:rsid w:val="003D7107"/>
    <w:rsid w:val="003E16AC"/>
    <w:rsid w:val="003E7556"/>
    <w:rsid w:val="003F2826"/>
    <w:rsid w:val="00403A4B"/>
    <w:rsid w:val="00404B4A"/>
    <w:rsid w:val="004063F0"/>
    <w:rsid w:val="00410398"/>
    <w:rsid w:val="00412FF6"/>
    <w:rsid w:val="00417A8E"/>
    <w:rsid w:val="00422FBE"/>
    <w:rsid w:val="00436F61"/>
    <w:rsid w:val="00437CE5"/>
    <w:rsid w:val="00442D5B"/>
    <w:rsid w:val="004468A2"/>
    <w:rsid w:val="004542BE"/>
    <w:rsid w:val="00456CA0"/>
    <w:rsid w:val="00460E65"/>
    <w:rsid w:val="00464231"/>
    <w:rsid w:val="0047149A"/>
    <w:rsid w:val="00471D72"/>
    <w:rsid w:val="0047218E"/>
    <w:rsid w:val="00474D9C"/>
    <w:rsid w:val="00475D3F"/>
    <w:rsid w:val="00475D48"/>
    <w:rsid w:val="004778C6"/>
    <w:rsid w:val="00485286"/>
    <w:rsid w:val="004865CB"/>
    <w:rsid w:val="00494B98"/>
    <w:rsid w:val="00495A8F"/>
    <w:rsid w:val="004A294A"/>
    <w:rsid w:val="004A4072"/>
    <w:rsid w:val="004A49A4"/>
    <w:rsid w:val="004A7085"/>
    <w:rsid w:val="004B1583"/>
    <w:rsid w:val="004B51DC"/>
    <w:rsid w:val="004C09EC"/>
    <w:rsid w:val="004C182D"/>
    <w:rsid w:val="004C5CC3"/>
    <w:rsid w:val="004D1552"/>
    <w:rsid w:val="004D1DE1"/>
    <w:rsid w:val="004D5093"/>
    <w:rsid w:val="004E3678"/>
    <w:rsid w:val="004E7C0E"/>
    <w:rsid w:val="004F4E27"/>
    <w:rsid w:val="004F6DB2"/>
    <w:rsid w:val="0050741D"/>
    <w:rsid w:val="00515911"/>
    <w:rsid w:val="005205BC"/>
    <w:rsid w:val="00526674"/>
    <w:rsid w:val="00530739"/>
    <w:rsid w:val="00536D40"/>
    <w:rsid w:val="005447AC"/>
    <w:rsid w:val="00561312"/>
    <w:rsid w:val="005702E5"/>
    <w:rsid w:val="0057370B"/>
    <w:rsid w:val="00573EE3"/>
    <w:rsid w:val="00576DA1"/>
    <w:rsid w:val="00580A69"/>
    <w:rsid w:val="00583956"/>
    <w:rsid w:val="00584F90"/>
    <w:rsid w:val="005902D6"/>
    <w:rsid w:val="0059177A"/>
    <w:rsid w:val="0059214A"/>
    <w:rsid w:val="00597B57"/>
    <w:rsid w:val="005A4B91"/>
    <w:rsid w:val="005C258D"/>
    <w:rsid w:val="005C4329"/>
    <w:rsid w:val="005D2CCE"/>
    <w:rsid w:val="005D3872"/>
    <w:rsid w:val="005D38FB"/>
    <w:rsid w:val="005D5EB7"/>
    <w:rsid w:val="005E2631"/>
    <w:rsid w:val="005E4268"/>
    <w:rsid w:val="005F4776"/>
    <w:rsid w:val="005F6BD1"/>
    <w:rsid w:val="00600ABF"/>
    <w:rsid w:val="00602AAB"/>
    <w:rsid w:val="0060602D"/>
    <w:rsid w:val="00607EBE"/>
    <w:rsid w:val="00610052"/>
    <w:rsid w:val="006258D5"/>
    <w:rsid w:val="006351A6"/>
    <w:rsid w:val="00636D55"/>
    <w:rsid w:val="00644FF3"/>
    <w:rsid w:val="00650349"/>
    <w:rsid w:val="00664E39"/>
    <w:rsid w:val="0067098A"/>
    <w:rsid w:val="00671312"/>
    <w:rsid w:val="00672FFF"/>
    <w:rsid w:val="0067543F"/>
    <w:rsid w:val="006765C8"/>
    <w:rsid w:val="0068045D"/>
    <w:rsid w:val="006A0117"/>
    <w:rsid w:val="006A4F89"/>
    <w:rsid w:val="006A530B"/>
    <w:rsid w:val="006B29CB"/>
    <w:rsid w:val="006C1B05"/>
    <w:rsid w:val="006C4FE1"/>
    <w:rsid w:val="006D2B77"/>
    <w:rsid w:val="006D6C76"/>
    <w:rsid w:val="006D70EE"/>
    <w:rsid w:val="006E23CF"/>
    <w:rsid w:val="006E3246"/>
    <w:rsid w:val="00703102"/>
    <w:rsid w:val="00704E53"/>
    <w:rsid w:val="00706E6E"/>
    <w:rsid w:val="00724FDC"/>
    <w:rsid w:val="007273D8"/>
    <w:rsid w:val="00727DC9"/>
    <w:rsid w:val="00736259"/>
    <w:rsid w:val="00744E14"/>
    <w:rsid w:val="007465D7"/>
    <w:rsid w:val="00750BEA"/>
    <w:rsid w:val="007809CD"/>
    <w:rsid w:val="00781049"/>
    <w:rsid w:val="00781A79"/>
    <w:rsid w:val="007A6C99"/>
    <w:rsid w:val="007A7D01"/>
    <w:rsid w:val="007B0887"/>
    <w:rsid w:val="007B58B4"/>
    <w:rsid w:val="007B7C8E"/>
    <w:rsid w:val="007C0D97"/>
    <w:rsid w:val="007D4EB2"/>
    <w:rsid w:val="007D5521"/>
    <w:rsid w:val="007D77A4"/>
    <w:rsid w:val="007D7E44"/>
    <w:rsid w:val="007E56A0"/>
    <w:rsid w:val="007E5F99"/>
    <w:rsid w:val="007E6CC0"/>
    <w:rsid w:val="00806B21"/>
    <w:rsid w:val="0081336D"/>
    <w:rsid w:val="0082601F"/>
    <w:rsid w:val="00833E4A"/>
    <w:rsid w:val="00847FA9"/>
    <w:rsid w:val="00854BA5"/>
    <w:rsid w:val="00856029"/>
    <w:rsid w:val="0086321B"/>
    <w:rsid w:val="00877216"/>
    <w:rsid w:val="00877F24"/>
    <w:rsid w:val="0088490C"/>
    <w:rsid w:val="00891FB6"/>
    <w:rsid w:val="0089450D"/>
    <w:rsid w:val="00895C7E"/>
    <w:rsid w:val="008974F5"/>
    <w:rsid w:val="008A1DBD"/>
    <w:rsid w:val="008A30E4"/>
    <w:rsid w:val="008B2DA4"/>
    <w:rsid w:val="008B42AA"/>
    <w:rsid w:val="008B66CB"/>
    <w:rsid w:val="008B7296"/>
    <w:rsid w:val="008C070F"/>
    <w:rsid w:val="008C1413"/>
    <w:rsid w:val="008C3428"/>
    <w:rsid w:val="008C6D7D"/>
    <w:rsid w:val="008D45FB"/>
    <w:rsid w:val="008D4761"/>
    <w:rsid w:val="008E2E5C"/>
    <w:rsid w:val="008E558D"/>
    <w:rsid w:val="008E779C"/>
    <w:rsid w:val="008F5B97"/>
    <w:rsid w:val="009141B7"/>
    <w:rsid w:val="00915FE5"/>
    <w:rsid w:val="00917376"/>
    <w:rsid w:val="0091747F"/>
    <w:rsid w:val="009179BB"/>
    <w:rsid w:val="00935F55"/>
    <w:rsid w:val="009367C0"/>
    <w:rsid w:val="009545B8"/>
    <w:rsid w:val="0095594B"/>
    <w:rsid w:val="00957861"/>
    <w:rsid w:val="00963A08"/>
    <w:rsid w:val="00966C4C"/>
    <w:rsid w:val="00972950"/>
    <w:rsid w:val="009739E9"/>
    <w:rsid w:val="00974613"/>
    <w:rsid w:val="009777DC"/>
    <w:rsid w:val="009831BE"/>
    <w:rsid w:val="00985227"/>
    <w:rsid w:val="00991801"/>
    <w:rsid w:val="009934CE"/>
    <w:rsid w:val="00996DB2"/>
    <w:rsid w:val="009A6232"/>
    <w:rsid w:val="009A7923"/>
    <w:rsid w:val="009B5733"/>
    <w:rsid w:val="009B6A70"/>
    <w:rsid w:val="009D1FCA"/>
    <w:rsid w:val="009D45B9"/>
    <w:rsid w:val="009E1253"/>
    <w:rsid w:val="009E22CB"/>
    <w:rsid w:val="009E64E4"/>
    <w:rsid w:val="009F0A77"/>
    <w:rsid w:val="009F282D"/>
    <w:rsid w:val="009F36C2"/>
    <w:rsid w:val="009F36FD"/>
    <w:rsid w:val="00A03AE8"/>
    <w:rsid w:val="00A061B3"/>
    <w:rsid w:val="00A1090D"/>
    <w:rsid w:val="00A11CA8"/>
    <w:rsid w:val="00A12D3B"/>
    <w:rsid w:val="00A14AD8"/>
    <w:rsid w:val="00A16682"/>
    <w:rsid w:val="00A203ED"/>
    <w:rsid w:val="00A22F6D"/>
    <w:rsid w:val="00A32E40"/>
    <w:rsid w:val="00A34847"/>
    <w:rsid w:val="00A37B42"/>
    <w:rsid w:val="00A44D6E"/>
    <w:rsid w:val="00A45549"/>
    <w:rsid w:val="00A51BFC"/>
    <w:rsid w:val="00A523DA"/>
    <w:rsid w:val="00A53E22"/>
    <w:rsid w:val="00A53F83"/>
    <w:rsid w:val="00A55609"/>
    <w:rsid w:val="00A86D50"/>
    <w:rsid w:val="00AB0433"/>
    <w:rsid w:val="00AB2250"/>
    <w:rsid w:val="00AB3EA4"/>
    <w:rsid w:val="00AB4E68"/>
    <w:rsid w:val="00AC2299"/>
    <w:rsid w:val="00AC2F94"/>
    <w:rsid w:val="00AD45F2"/>
    <w:rsid w:val="00AE4029"/>
    <w:rsid w:val="00AE77A7"/>
    <w:rsid w:val="00AF3E60"/>
    <w:rsid w:val="00B0045C"/>
    <w:rsid w:val="00B00DBD"/>
    <w:rsid w:val="00B01968"/>
    <w:rsid w:val="00B02862"/>
    <w:rsid w:val="00B03654"/>
    <w:rsid w:val="00B04C76"/>
    <w:rsid w:val="00B06F9F"/>
    <w:rsid w:val="00B07580"/>
    <w:rsid w:val="00B102C7"/>
    <w:rsid w:val="00B1498F"/>
    <w:rsid w:val="00B15BDC"/>
    <w:rsid w:val="00B1610B"/>
    <w:rsid w:val="00B32222"/>
    <w:rsid w:val="00B3290B"/>
    <w:rsid w:val="00B33513"/>
    <w:rsid w:val="00B33DFF"/>
    <w:rsid w:val="00B410D7"/>
    <w:rsid w:val="00B41F11"/>
    <w:rsid w:val="00B50DC3"/>
    <w:rsid w:val="00B50F9B"/>
    <w:rsid w:val="00B51BDF"/>
    <w:rsid w:val="00B57C67"/>
    <w:rsid w:val="00B63B4D"/>
    <w:rsid w:val="00B649A3"/>
    <w:rsid w:val="00B66AAB"/>
    <w:rsid w:val="00B71B47"/>
    <w:rsid w:val="00B91D94"/>
    <w:rsid w:val="00BA29FD"/>
    <w:rsid w:val="00BA6520"/>
    <w:rsid w:val="00BB27E3"/>
    <w:rsid w:val="00BC1888"/>
    <w:rsid w:val="00BD554D"/>
    <w:rsid w:val="00BF2DBB"/>
    <w:rsid w:val="00C03722"/>
    <w:rsid w:val="00C1371B"/>
    <w:rsid w:val="00C13965"/>
    <w:rsid w:val="00C1493A"/>
    <w:rsid w:val="00C15184"/>
    <w:rsid w:val="00C20510"/>
    <w:rsid w:val="00C2374E"/>
    <w:rsid w:val="00C308CA"/>
    <w:rsid w:val="00C348FD"/>
    <w:rsid w:val="00C415FE"/>
    <w:rsid w:val="00C52AD6"/>
    <w:rsid w:val="00C574F8"/>
    <w:rsid w:val="00C578DF"/>
    <w:rsid w:val="00C613C4"/>
    <w:rsid w:val="00C67A07"/>
    <w:rsid w:val="00CB42F4"/>
    <w:rsid w:val="00CC157D"/>
    <w:rsid w:val="00CC1622"/>
    <w:rsid w:val="00CC4952"/>
    <w:rsid w:val="00CE55E2"/>
    <w:rsid w:val="00CE60F7"/>
    <w:rsid w:val="00CF6744"/>
    <w:rsid w:val="00D05FDD"/>
    <w:rsid w:val="00D1254E"/>
    <w:rsid w:val="00D15599"/>
    <w:rsid w:val="00D360EB"/>
    <w:rsid w:val="00D43FF2"/>
    <w:rsid w:val="00D524AF"/>
    <w:rsid w:val="00D52DC5"/>
    <w:rsid w:val="00D57F84"/>
    <w:rsid w:val="00D61C0C"/>
    <w:rsid w:val="00D72F2E"/>
    <w:rsid w:val="00D741BE"/>
    <w:rsid w:val="00D75318"/>
    <w:rsid w:val="00D765D5"/>
    <w:rsid w:val="00D82A8D"/>
    <w:rsid w:val="00D951B1"/>
    <w:rsid w:val="00DB3359"/>
    <w:rsid w:val="00DB3CE1"/>
    <w:rsid w:val="00DB4B6A"/>
    <w:rsid w:val="00DB79A7"/>
    <w:rsid w:val="00DC1494"/>
    <w:rsid w:val="00DC3F73"/>
    <w:rsid w:val="00DE490F"/>
    <w:rsid w:val="00DF1A36"/>
    <w:rsid w:val="00DF735E"/>
    <w:rsid w:val="00E032EF"/>
    <w:rsid w:val="00E05DF8"/>
    <w:rsid w:val="00E15FC4"/>
    <w:rsid w:val="00E17EAF"/>
    <w:rsid w:val="00E20103"/>
    <w:rsid w:val="00E20CB9"/>
    <w:rsid w:val="00E23F5E"/>
    <w:rsid w:val="00E24518"/>
    <w:rsid w:val="00E26D91"/>
    <w:rsid w:val="00E52EFA"/>
    <w:rsid w:val="00E633F8"/>
    <w:rsid w:val="00E71E35"/>
    <w:rsid w:val="00E75F16"/>
    <w:rsid w:val="00E904F3"/>
    <w:rsid w:val="00E90E79"/>
    <w:rsid w:val="00E92E9B"/>
    <w:rsid w:val="00E96ABC"/>
    <w:rsid w:val="00EA2E1B"/>
    <w:rsid w:val="00EA4151"/>
    <w:rsid w:val="00EA5774"/>
    <w:rsid w:val="00EA7CFD"/>
    <w:rsid w:val="00EB4168"/>
    <w:rsid w:val="00EB4247"/>
    <w:rsid w:val="00EB7156"/>
    <w:rsid w:val="00EC13C1"/>
    <w:rsid w:val="00EC1F1D"/>
    <w:rsid w:val="00EC3B30"/>
    <w:rsid w:val="00EC3E2B"/>
    <w:rsid w:val="00EC7921"/>
    <w:rsid w:val="00EC7C5E"/>
    <w:rsid w:val="00EE2A04"/>
    <w:rsid w:val="00EF2711"/>
    <w:rsid w:val="00EF3AAE"/>
    <w:rsid w:val="00EF4C11"/>
    <w:rsid w:val="00F05D55"/>
    <w:rsid w:val="00F273D5"/>
    <w:rsid w:val="00F3221A"/>
    <w:rsid w:val="00F50AD3"/>
    <w:rsid w:val="00F55BFD"/>
    <w:rsid w:val="00F63557"/>
    <w:rsid w:val="00F63B23"/>
    <w:rsid w:val="00F70860"/>
    <w:rsid w:val="00F76360"/>
    <w:rsid w:val="00F81B21"/>
    <w:rsid w:val="00F824BE"/>
    <w:rsid w:val="00F82FBF"/>
    <w:rsid w:val="00F852AF"/>
    <w:rsid w:val="00F91EF0"/>
    <w:rsid w:val="00F95B4F"/>
    <w:rsid w:val="00FC7872"/>
    <w:rsid w:val="00FF40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580D3"/>
  <w15:chartTrackingRefBased/>
  <w15:docId w15:val="{EEA59FCE-4502-46B9-B87E-60592ADFA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FD4"/>
  </w:style>
  <w:style w:type="paragraph" w:styleId="Titre1">
    <w:name w:val="heading 1"/>
    <w:basedOn w:val="Normal"/>
    <w:next w:val="Normal"/>
    <w:link w:val="Titre1Car"/>
    <w:uiPriority w:val="9"/>
    <w:qFormat/>
    <w:rsid w:val="00EC13C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04E5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0741D"/>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81B2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EC13C1"/>
  </w:style>
  <w:style w:type="character" w:customStyle="1" w:styleId="Titre1Car">
    <w:name w:val="Titre 1 Car"/>
    <w:basedOn w:val="Policepardfaut"/>
    <w:link w:val="Titre1"/>
    <w:uiPriority w:val="9"/>
    <w:rsid w:val="00EC13C1"/>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704E53"/>
    <w:rPr>
      <w:rFonts w:asciiTheme="majorHAnsi" w:eastAsiaTheme="majorEastAsia" w:hAnsiTheme="majorHAnsi" w:cstheme="majorBidi"/>
      <w:color w:val="2E74B5" w:themeColor="accent1" w:themeShade="BF"/>
      <w:sz w:val="26"/>
      <w:szCs w:val="26"/>
    </w:rPr>
  </w:style>
  <w:style w:type="table" w:styleId="Grilledutableau">
    <w:name w:val="Table Grid"/>
    <w:basedOn w:val="TableauNormal"/>
    <w:uiPriority w:val="39"/>
    <w:rsid w:val="00813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610052"/>
    <w:pPr>
      <w:ind w:left="720" w:hanging="720"/>
    </w:pPr>
  </w:style>
  <w:style w:type="paragraph" w:styleId="Lgende">
    <w:name w:val="caption"/>
    <w:basedOn w:val="Normal"/>
    <w:next w:val="Normal"/>
    <w:uiPriority w:val="35"/>
    <w:unhideWhenUsed/>
    <w:qFormat/>
    <w:rsid w:val="00D360EB"/>
    <w:pPr>
      <w:spacing w:after="200"/>
    </w:pPr>
    <w:rPr>
      <w:i/>
      <w:iCs/>
      <w:color w:val="44546A" w:themeColor="text2"/>
      <w:sz w:val="18"/>
      <w:szCs w:val="18"/>
    </w:rPr>
  </w:style>
  <w:style w:type="paragraph" w:styleId="Textedebulles">
    <w:name w:val="Balloon Text"/>
    <w:basedOn w:val="Normal"/>
    <w:link w:val="TextedebullesCar"/>
    <w:uiPriority w:val="99"/>
    <w:semiHidden/>
    <w:unhideWhenUsed/>
    <w:rsid w:val="00F852AF"/>
    <w:rPr>
      <w:rFonts w:ascii="Segoe UI" w:hAnsi="Segoe UI" w:cs="Segoe UI"/>
      <w:sz w:val="18"/>
      <w:szCs w:val="18"/>
    </w:rPr>
  </w:style>
  <w:style w:type="character" w:customStyle="1" w:styleId="TextedebullesCar">
    <w:name w:val="Texte de bulles Car"/>
    <w:basedOn w:val="Policepardfaut"/>
    <w:link w:val="Textedebulles"/>
    <w:uiPriority w:val="99"/>
    <w:semiHidden/>
    <w:rsid w:val="00F852AF"/>
    <w:rPr>
      <w:rFonts w:ascii="Segoe UI" w:hAnsi="Segoe UI" w:cs="Segoe UI"/>
      <w:sz w:val="18"/>
      <w:szCs w:val="18"/>
    </w:rPr>
  </w:style>
  <w:style w:type="paragraph" w:styleId="Paragraphedeliste">
    <w:name w:val="List Paragraph"/>
    <w:basedOn w:val="Normal"/>
    <w:uiPriority w:val="34"/>
    <w:qFormat/>
    <w:rsid w:val="00B00DBD"/>
    <w:pPr>
      <w:ind w:left="720"/>
      <w:contextualSpacing/>
    </w:pPr>
  </w:style>
  <w:style w:type="paragraph" w:styleId="Titre">
    <w:name w:val="Title"/>
    <w:basedOn w:val="Normal"/>
    <w:next w:val="Normal"/>
    <w:link w:val="TitreCar"/>
    <w:uiPriority w:val="10"/>
    <w:qFormat/>
    <w:rsid w:val="00E23F5E"/>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23F5E"/>
    <w:rPr>
      <w:rFonts w:asciiTheme="majorHAnsi" w:eastAsiaTheme="majorEastAsia" w:hAnsiTheme="majorHAnsi" w:cstheme="majorBidi"/>
      <w:spacing w:val="-10"/>
      <w:kern w:val="28"/>
      <w:sz w:val="56"/>
      <w:szCs w:val="56"/>
    </w:rPr>
  </w:style>
  <w:style w:type="character" w:customStyle="1" w:styleId="Titre3Car">
    <w:name w:val="Titre 3 Car"/>
    <w:basedOn w:val="Policepardfaut"/>
    <w:link w:val="Titre3"/>
    <w:uiPriority w:val="9"/>
    <w:rsid w:val="0050741D"/>
    <w:rPr>
      <w:rFonts w:asciiTheme="majorHAnsi" w:eastAsiaTheme="majorEastAsia" w:hAnsiTheme="majorHAnsi" w:cstheme="majorBidi"/>
      <w:color w:val="1F4D78" w:themeColor="accent1" w:themeShade="7F"/>
      <w:sz w:val="24"/>
      <w:szCs w:val="24"/>
    </w:rPr>
  </w:style>
  <w:style w:type="character" w:styleId="Marquedecommentaire">
    <w:name w:val="annotation reference"/>
    <w:basedOn w:val="Policepardfaut"/>
    <w:uiPriority w:val="99"/>
    <w:semiHidden/>
    <w:unhideWhenUsed/>
    <w:rsid w:val="001F0C85"/>
    <w:rPr>
      <w:sz w:val="16"/>
      <w:szCs w:val="16"/>
    </w:rPr>
  </w:style>
  <w:style w:type="paragraph" w:styleId="Commentaire">
    <w:name w:val="annotation text"/>
    <w:basedOn w:val="Normal"/>
    <w:link w:val="CommentaireCar"/>
    <w:uiPriority w:val="99"/>
    <w:semiHidden/>
    <w:unhideWhenUsed/>
    <w:rsid w:val="001F0C85"/>
    <w:rPr>
      <w:sz w:val="20"/>
      <w:szCs w:val="20"/>
    </w:rPr>
  </w:style>
  <w:style w:type="character" w:customStyle="1" w:styleId="CommentaireCar">
    <w:name w:val="Commentaire Car"/>
    <w:basedOn w:val="Policepardfaut"/>
    <w:link w:val="Commentaire"/>
    <w:uiPriority w:val="99"/>
    <w:semiHidden/>
    <w:rsid w:val="001F0C85"/>
    <w:rPr>
      <w:sz w:val="20"/>
      <w:szCs w:val="20"/>
    </w:rPr>
  </w:style>
  <w:style w:type="paragraph" w:styleId="Objetducommentaire">
    <w:name w:val="annotation subject"/>
    <w:basedOn w:val="Commentaire"/>
    <w:next w:val="Commentaire"/>
    <w:link w:val="ObjetducommentaireCar"/>
    <w:uiPriority w:val="99"/>
    <w:semiHidden/>
    <w:unhideWhenUsed/>
    <w:rsid w:val="001F0C85"/>
    <w:rPr>
      <w:b/>
      <w:bCs/>
    </w:rPr>
  </w:style>
  <w:style w:type="character" w:customStyle="1" w:styleId="ObjetducommentaireCar">
    <w:name w:val="Objet du commentaire Car"/>
    <w:basedOn w:val="CommentaireCar"/>
    <w:link w:val="Objetducommentaire"/>
    <w:uiPriority w:val="99"/>
    <w:semiHidden/>
    <w:rsid w:val="001F0C85"/>
    <w:rPr>
      <w:b/>
      <w:bCs/>
      <w:sz w:val="20"/>
      <w:szCs w:val="20"/>
    </w:rPr>
  </w:style>
  <w:style w:type="character" w:styleId="Textedelespacerserv">
    <w:name w:val="Placeholder Text"/>
    <w:basedOn w:val="Policepardfaut"/>
    <w:uiPriority w:val="99"/>
    <w:semiHidden/>
    <w:rsid w:val="001F0C85"/>
    <w:rPr>
      <w:color w:val="808080"/>
    </w:rPr>
  </w:style>
  <w:style w:type="paragraph" w:styleId="NormalWeb">
    <w:name w:val="Normal (Web)"/>
    <w:basedOn w:val="Normal"/>
    <w:uiPriority w:val="99"/>
    <w:semiHidden/>
    <w:unhideWhenUsed/>
    <w:rsid w:val="00B32222"/>
    <w:pPr>
      <w:spacing w:before="100" w:beforeAutospacing="1" w:after="100" w:afterAutospacing="1"/>
      <w:jc w:val="left"/>
    </w:pPr>
    <w:rPr>
      <w:rFonts w:ascii="Times New Roman" w:eastAsiaTheme="minorEastAsia" w:hAnsi="Times New Roman" w:cs="Times New Roman"/>
      <w:sz w:val="24"/>
      <w:szCs w:val="24"/>
      <w:lang w:eastAsia="fr-FR"/>
    </w:rPr>
  </w:style>
  <w:style w:type="character" w:customStyle="1" w:styleId="highlight">
    <w:name w:val="highlight"/>
    <w:basedOn w:val="Policepardfaut"/>
    <w:rsid w:val="00B32222"/>
  </w:style>
  <w:style w:type="character" w:styleId="Lienhypertexte">
    <w:name w:val="Hyperlink"/>
    <w:basedOn w:val="Policepardfaut"/>
    <w:uiPriority w:val="99"/>
    <w:semiHidden/>
    <w:unhideWhenUsed/>
    <w:rsid w:val="00B32222"/>
    <w:rPr>
      <w:color w:val="0000FF"/>
      <w:u w:val="single"/>
    </w:rPr>
  </w:style>
  <w:style w:type="character" w:customStyle="1" w:styleId="Titre4Car">
    <w:name w:val="Titre 4 Car"/>
    <w:basedOn w:val="Policepardfaut"/>
    <w:link w:val="Titre4"/>
    <w:uiPriority w:val="9"/>
    <w:rsid w:val="00F81B21"/>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332325">
      <w:bodyDiv w:val="1"/>
      <w:marLeft w:val="0"/>
      <w:marRight w:val="0"/>
      <w:marTop w:val="0"/>
      <w:marBottom w:val="0"/>
      <w:divBdr>
        <w:top w:val="none" w:sz="0" w:space="0" w:color="auto"/>
        <w:left w:val="none" w:sz="0" w:space="0" w:color="auto"/>
        <w:bottom w:val="none" w:sz="0" w:space="0" w:color="auto"/>
        <w:right w:val="none" w:sz="0" w:space="0" w:color="auto"/>
      </w:divBdr>
    </w:div>
    <w:div w:id="1651058164">
      <w:bodyDiv w:val="1"/>
      <w:marLeft w:val="0"/>
      <w:marRight w:val="0"/>
      <w:marTop w:val="0"/>
      <w:marBottom w:val="0"/>
      <w:divBdr>
        <w:top w:val="none" w:sz="0" w:space="0" w:color="auto"/>
        <w:left w:val="none" w:sz="0" w:space="0" w:color="auto"/>
        <w:bottom w:val="none" w:sz="0" w:space="0" w:color="auto"/>
        <w:right w:val="none" w:sz="0" w:space="0" w:color="auto"/>
      </w:divBdr>
      <w:divsChild>
        <w:div w:id="16059165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4762F-00C8-4A2F-B7B9-A556C50FB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7</TotalTime>
  <Pages>15</Pages>
  <Words>23093</Words>
  <Characters>127012</Characters>
  <Application>Microsoft Office Word</Application>
  <DocSecurity>0</DocSecurity>
  <Lines>1058</Lines>
  <Paragraphs>29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9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nvenu</dc:creator>
  <cp:keywords/>
  <dc:description/>
  <cp:lastModifiedBy>bienvenu</cp:lastModifiedBy>
  <cp:revision>424</cp:revision>
  <dcterms:created xsi:type="dcterms:W3CDTF">2023-04-18T12:27:00Z</dcterms:created>
  <dcterms:modified xsi:type="dcterms:W3CDTF">2023-08-0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7B2vle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